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511D2D">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511D2D">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2FD261B8" w:rsidR="00FD751A" w:rsidRDefault="00FD751A" w:rsidP="00FD751A">
      <w:pPr>
        <w:spacing w:after="200" w:line="276" w:lineRule="auto"/>
        <w:ind w:firstLine="0"/>
      </w:pPr>
      <w:r>
        <w:t xml:space="preserve">Table 4. </w:t>
      </w:r>
      <w:proofErr w:type="spell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5B619EF5"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w:t>
      </w:r>
      <w:r w:rsidR="00B26C89">
        <w:t xml:space="preserve"> (</w:t>
      </w:r>
      <w:r>
        <w:t>the sum of coral, fish, and sponge richness</w:t>
      </w:r>
      <w:r w:rsidR="00B26C89">
        <w:t>)</w:t>
      </w:r>
      <w:r>
        <w:t xml:space="preserve">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31"/>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1"/>
      <w:r>
        <w:rPr>
          <w:rStyle w:val="CommentReference"/>
        </w:rPr>
        <w:commentReference w:id="31"/>
      </w:r>
      <w:r>
        <w:t xml:space="preserve">. Even for taxonomic groups that can be completely inventoried in principle, monitoring strategies that could detect all species in a given habitat are often prohibitively expensive and time-consuming </w:t>
      </w:r>
      <w:commentRangeStart w:id="32"/>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2"/>
      <w:r>
        <w:rPr>
          <w:rStyle w:val="CommentReference"/>
        </w:rPr>
        <w:commentReference w:id="32"/>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3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3"/>
      <w:r>
        <w:rPr>
          <w:rStyle w:val="CommentReference"/>
        </w:rPr>
        <w:commentReference w:id="33"/>
      </w:r>
      <w:r>
        <w:t>.</w:t>
      </w:r>
    </w:p>
    <w:p w14:paraId="16F464A2" w14:textId="1948AAEF"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ins w:id="34" w:author="Graham Forrester" w:date="2019-12-12T17:03:00Z">
        <w:r w:rsidR="00B04172">
          <w:t xml:space="preserve">high-level </w:t>
        </w:r>
      </w:ins>
      <w:r>
        <w:t xml:space="preserve">taxon </w:t>
      </w:r>
      <w:del w:id="35" w:author="Graham Forrester" w:date="2019-12-12T17:02:00Z">
        <w:r w:rsidR="001C0F3A" w:rsidDel="00B04172">
          <w:delText xml:space="preserve">at a higher level </w:delText>
        </w:r>
      </w:del>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78DFAD4E"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6"/>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6"/>
      <w:r>
        <w:t>.</w:t>
      </w:r>
      <w:r>
        <w:rPr>
          <w:rStyle w:val="CommentReference"/>
        </w:rPr>
        <w:commentReference w:id="36"/>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7"/>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7"/>
      <w:r w:rsidR="00A0565F">
        <w:rPr>
          <w:rStyle w:val="CommentReference"/>
        </w:rPr>
        <w:commentReference w:id="37"/>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8"/>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8"/>
      <w:r w:rsidR="00A0565F">
        <w:rPr>
          <w:rStyle w:val="CommentReference"/>
        </w:rPr>
        <w:commentReference w:id="38"/>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9"/>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9"/>
      <w:r w:rsidR="00A0565F">
        <w:rPr>
          <w:rStyle w:val="CommentReference"/>
        </w:rPr>
        <w:commentReference w:id="39"/>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0"/>
      <w:commentRangeStart w:id="41"/>
      <w:r w:rsidR="00A0565F">
        <w:t>changes</w:t>
      </w:r>
      <w:commentRangeEnd w:id="40"/>
      <w:r w:rsidR="00A0565F">
        <w:rPr>
          <w:rStyle w:val="CommentReference"/>
        </w:rPr>
        <w:commentReference w:id="40"/>
      </w:r>
      <w:commentRangeEnd w:id="41"/>
      <w:r w:rsidR="003F2A12">
        <w:rPr>
          <w:rStyle w:val="CommentReference"/>
        </w:rPr>
        <w:commentReference w:id="41"/>
      </w:r>
      <w:r w:rsidR="00A0565F">
        <w:t xml:space="preserve"> that influence the target must have a qualitatively similar influence on the surrogate </w:t>
      </w:r>
      <w:commentRangeStart w:id="42"/>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2"/>
      <w:r w:rsidR="00A0565F">
        <w:rPr>
          <w:rStyle w:val="CommentReference"/>
        </w:rPr>
        <w:commentReference w:id="42"/>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3" w:name="_q2hepsd6fli" w:colFirst="0" w:colLast="0"/>
      <w:bookmarkEnd w:id="43"/>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4"/>
      <w:r w:rsidR="00CD5F38">
        <w:rPr>
          <w:rStyle w:val="CommentReference"/>
        </w:rPr>
        <w:commentReference w:id="44"/>
      </w:r>
      <w:r w:rsidR="00A679EA">
        <w:t xml:space="preserve">. </w:t>
      </w:r>
    </w:p>
    <w:p w14:paraId="26DC28A9" w14:textId="1FFAD57E"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4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5"/>
      <w:r w:rsidR="00460D4B">
        <w:rPr>
          <w:rStyle w:val="CommentReference"/>
        </w:rPr>
        <w:commentReference w:id="45"/>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6"/>
      <w:r w:rsidR="00460D4B">
        <w:rPr>
          <w:rStyle w:val="CommentReference"/>
        </w:rPr>
        <w:commentReference w:id="46"/>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7"/>
      <w:r w:rsidR="00697406">
        <w:rPr>
          <w:rStyle w:val="CommentReference"/>
        </w:rPr>
        <w:commentReference w:id="47"/>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8"/>
      <w:r>
        <w:t>Because c</w:t>
      </w:r>
      <w:r w:rsidR="004D4A2E">
        <w:t>orals</w:t>
      </w:r>
      <w:commentRangeEnd w:id="48"/>
      <w:r w:rsidR="004D4A2E">
        <w:rPr>
          <w:rStyle w:val="CommentReference"/>
        </w:rPr>
        <w:commentReference w:id="48"/>
      </w:r>
      <w:r w:rsidR="004D4A2E">
        <w:t xml:space="preserve"> and </w:t>
      </w:r>
      <w:commentRangeStart w:id="49"/>
      <w:commentRangeStart w:id="50"/>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51"/>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51"/>
      <w:r w:rsidR="004D4A2E">
        <w:rPr>
          <w:rStyle w:val="CommentReference"/>
        </w:rPr>
        <w:commentReference w:id="51"/>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9"/>
      <w:r w:rsidR="004D4A2E">
        <w:rPr>
          <w:rStyle w:val="CommentReference"/>
        </w:rPr>
        <w:commentReference w:id="49"/>
      </w:r>
      <w:commentRangeEnd w:id="50"/>
      <w:r w:rsidR="006C4A94">
        <w:rPr>
          <w:rStyle w:val="CommentReference"/>
        </w:rPr>
        <w:commentReference w:id="50"/>
      </w:r>
      <w:r w:rsidR="004D4A2E">
        <w:t xml:space="preserve">We selected sponges because they </w:t>
      </w:r>
      <w:r w:rsidR="007F2B9D">
        <w:t>represent a common benthic group that is</w:t>
      </w:r>
      <w:r w:rsidR="0091385A">
        <w:t xml:space="preserve"> of functional importance </w:t>
      </w:r>
      <w:commentRangeStart w:id="52"/>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52"/>
      <w:r w:rsidR="004D4A2E">
        <w:rPr>
          <w:rStyle w:val="CommentReference"/>
        </w:rPr>
        <w:commentReference w:id="52"/>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53"/>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53"/>
      <w:r w:rsidR="004D4A2E">
        <w:rPr>
          <w:rStyle w:val="CommentReference"/>
        </w:rPr>
        <w:commentReference w:id="53"/>
      </w:r>
      <w:r w:rsidR="004D4A2E">
        <w:t xml:space="preserve">. </w:t>
      </w:r>
    </w:p>
    <w:p w14:paraId="29D5AE2E" w14:textId="0BD4995C"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54"/>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54"/>
      <w:r w:rsidR="006A0D2E">
        <w:rPr>
          <w:rStyle w:val="CommentReference"/>
        </w:rPr>
        <w:commentReference w:id="54"/>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5"/>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5"/>
      <w:r w:rsidR="00836B4A">
        <w:rPr>
          <w:rStyle w:val="CommentReference"/>
        </w:rPr>
        <w:commentReference w:id="55"/>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6"/>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6"/>
      <w:r w:rsidR="00836B4A">
        <w:rPr>
          <w:rStyle w:val="CommentReference"/>
        </w:rPr>
        <w:commentReference w:id="56"/>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w:t>
      </w:r>
      <w:commentRangeStart w:id="57"/>
      <w:r w:rsidRPr="00804C84">
        <w:t>understand</w:t>
      </w:r>
      <w:commentRangeEnd w:id="57"/>
      <w:r w:rsidR="00032670">
        <w:rPr>
          <w:rStyle w:val="CommentReference"/>
        </w:rPr>
        <w:commentReference w:id="57"/>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8" w:name="_Toc27002735"/>
      <w:commentRangeStart w:id="59"/>
      <w:r>
        <w:lastRenderedPageBreak/>
        <w:t>Material and Methods</w:t>
      </w:r>
      <w:commentRangeEnd w:id="59"/>
      <w:r w:rsidR="004550CC">
        <w:rPr>
          <w:rStyle w:val="CommentReference"/>
          <w:b w:val="0"/>
        </w:rPr>
        <w:commentReference w:id="59"/>
      </w:r>
      <w:bookmarkEnd w:id="58"/>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60" w:name="_fwntfdganz29" w:colFirst="0" w:colLast="0"/>
      <w:bookmarkEnd w:id="60"/>
      <w:r>
        <w:t>Survey methods</w:t>
      </w:r>
    </w:p>
    <w:p w14:paraId="779DF9D5" w14:textId="5EDA8A0F"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solution RTU was used, and for simplicity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61"/>
      <w:commentRangeStart w:id="62"/>
      <w:r w:rsidR="00A679EA">
        <w:t>Nocturnal</w:t>
      </w:r>
      <w:commentRangeEnd w:id="61"/>
      <w:r w:rsidR="00B648A4">
        <w:rPr>
          <w:rStyle w:val="CommentReference"/>
        </w:rPr>
        <w:commentReference w:id="61"/>
      </w:r>
      <w:commentRangeEnd w:id="62"/>
      <w:r w:rsidR="008D5E72">
        <w:rPr>
          <w:rStyle w:val="CommentReference"/>
        </w:rPr>
        <w:commentReference w:id="62"/>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099C0E93"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63" w:name="_j2rsg1phwf4n" w:colFirst="0" w:colLast="0"/>
      <w:bookmarkEnd w:id="63"/>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64"/>
      <w:commentRangeStart w:id="65"/>
      <w:r>
        <w:t>management</w:t>
      </w:r>
      <w:commentRangeEnd w:id="64"/>
      <w:r w:rsidR="00B648A4">
        <w:rPr>
          <w:rStyle w:val="CommentReference"/>
        </w:rPr>
        <w:commentReference w:id="64"/>
      </w:r>
      <w:commentRangeEnd w:id="65"/>
      <w:r w:rsidR="006113CF">
        <w:rPr>
          <w:rStyle w:val="CommentReference"/>
        </w:rPr>
        <w:commentReference w:id="65"/>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467696E6"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w:t>
      </w:r>
      <w:ins w:id="66" w:author="Graham Forrester" w:date="2019-12-12T17:05:00Z">
        <w:r w:rsidR="008843C0">
          <w:t>.</w:t>
        </w:r>
      </w:ins>
      <w:del w:id="67" w:author="Graham Forrester" w:date="2019-12-12T17:05:00Z">
        <w:r w:rsidR="00B0373A" w:rsidDel="008843C0">
          <w:delText xml:space="preserve"> </w:delText>
        </w:r>
        <w:commentRangeStart w:id="68"/>
        <w:commentRangeStart w:id="69"/>
        <w:r w:rsidR="00B0373A" w:rsidDel="008843C0">
          <w:delText>used</w:delText>
        </w:r>
        <w:commentRangeEnd w:id="68"/>
        <w:r w:rsidR="00015F61" w:rsidDel="008843C0">
          <w:rPr>
            <w:rStyle w:val="CommentReference"/>
          </w:rPr>
          <w:commentReference w:id="68"/>
        </w:r>
        <w:commentRangeEnd w:id="69"/>
        <w:r w:rsidR="00F571F3" w:rsidDel="008843C0">
          <w:rPr>
            <w:rStyle w:val="CommentReference"/>
          </w:rPr>
          <w:commentReference w:id="69"/>
        </w:r>
        <w:r w:rsidR="002C6A88" w:rsidDel="008843C0">
          <w:delText>.</w:delText>
        </w:r>
      </w:del>
      <w:r w:rsidR="00015F61">
        <w:t xml:space="preserve">  </w:t>
      </w:r>
    </w:p>
    <w:p w14:paraId="565FAA16" w14:textId="684F3EEC"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ins w:id="70" w:author="Graham Forrester" w:date="2019-12-12T17:05:00Z">
        <w:r w:rsidR="008843C0">
          <w:t>,</w:t>
        </w:r>
      </w:ins>
      <w:r w:rsidR="00E238EA">
        <w:t xml:space="preserve"> or lack thereof, among the targets might </w:t>
      </w:r>
      <w:r w:rsidR="00E01962">
        <w:t>help explain</w:t>
      </w:r>
      <w:r w:rsidR="00E238EA">
        <w:t xml:space="preserve"> differing </w:t>
      </w:r>
      <w:proofErr w:type="spellStart"/>
      <w:r w:rsidR="00E238EA">
        <w:t>spatio</w:t>
      </w:r>
      <w:proofErr w:type="spellEnd"/>
      <w:r w:rsidR="00E238EA">
        <w:t>-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ins w:id="71" w:author="Graham Forrester" w:date="2019-12-12T17:06:00Z">
        <w:r w:rsidR="008843C0">
          <w:t xml:space="preserve">fish and coral richness </w:t>
        </w:r>
      </w:ins>
      <w:del w:id="72" w:author="Graham Forrester" w:date="2019-12-12T17:06:00Z">
        <w:r w:rsidR="00B43AEB" w:rsidDel="008843C0">
          <w:delText xml:space="preserve">they </w:delText>
        </w:r>
      </w:del>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7B6C3032"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commentRangeStart w:id="73"/>
      <w:r w:rsidR="00F850AB" w:rsidRPr="00F850AB">
        <w:t xml:space="preserve">Figure AX </w:t>
      </w:r>
      <w:commentRangeEnd w:id="73"/>
      <w:r w:rsidR="00F850AB">
        <w:rPr>
          <w:rStyle w:val="CommentReference"/>
        </w:rPr>
        <w:commentReference w:id="73"/>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proofErr w:type="spellStart"/>
      <w:r>
        <w:rPr>
          <w:highlight w:val="white"/>
        </w:rPr>
        <w:t>AICc</w:t>
      </w:r>
      <w:proofErr w:type="spellEnd"/>
      <w:r>
        <w:rPr>
          <w:highlight w:val="white"/>
        </w:rPr>
        <w:t xml:space="preserve">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w:t>
      </w:r>
      <w:proofErr w:type="spellStart"/>
      <w:r w:rsidR="00056BE2">
        <w:rPr>
          <w:highlight w:val="white"/>
        </w:rPr>
        <w:t>AICc</w:t>
      </w:r>
      <w:proofErr w:type="spellEnd"/>
      <w:r w:rsidR="00056BE2">
        <w:rPr>
          <w:highlight w:val="white"/>
        </w:rPr>
        <w:t xml:space="preserve">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 measure of goodness-of-fit</w:t>
      </w:r>
      <w:del w:id="74" w:author="Graham Forrester" w:date="2019-12-12T17:07:00Z">
        <w:r w:rsidDel="00C53DDD">
          <w:rPr>
            <w:highlight w:val="white"/>
          </w:rPr>
          <w:delText xml:space="preserve"> used to compare how much each surrogate improves the ability to predict a given target</w:delText>
        </w:r>
      </w:del>
      <w:r>
        <w:rPr>
          <w:highlight w:val="white"/>
        </w:rPr>
        <w:t xml:space="preserve">.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because it </w:t>
      </w:r>
      <w:r w:rsidR="00B7084F">
        <w:rPr>
          <w:highlight w:val="white"/>
        </w:rPr>
        <w:t xml:space="preserve">scales like </w:t>
      </w:r>
      <w:r w:rsidR="00B7084F">
        <w:rPr>
          <w:highlight w:val="white"/>
        </w:rPr>
        <w:lastRenderedPageBreak/>
        <w:t>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62CC462C"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del w:id="75" w:author="Graham Forrester" w:date="2019-12-12T17:08:00Z">
        <w:r w:rsidDel="00751A77">
          <w:rPr>
            <w:highlight w:val="white"/>
          </w:rPr>
          <w:delText>temporal variation</w:delText>
        </w:r>
      </w:del>
      <w:ins w:id="76" w:author="Graham Forrester" w:date="2019-12-12T17:08:00Z">
        <w:r w:rsidR="00751A77">
          <w:rPr>
            <w:highlight w:val="white"/>
          </w:rPr>
          <w:t>change over the duration of the study</w:t>
        </w:r>
      </w:ins>
      <w:r>
        <w:rPr>
          <w:highlight w:val="white"/>
        </w:rPr>
        <w:t xml:space="preserve"> and variation across sites</w:t>
      </w:r>
      <w:r w:rsidR="00EF2F0E">
        <w:rPr>
          <w:highlight w:val="white"/>
        </w:rPr>
        <w:t xml:space="preserve"> </w:t>
      </w:r>
      <w:r w:rsidR="00EF2F0E" w:rsidRPr="00F850AB">
        <w:t>(</w:t>
      </w:r>
      <w:commentRangeStart w:id="77"/>
      <w:r w:rsidR="00EF2F0E" w:rsidRPr="00F850AB">
        <w:t xml:space="preserve">Figure AX </w:t>
      </w:r>
      <w:commentRangeEnd w:id="77"/>
      <w:r w:rsidR="00EF2F0E">
        <w:rPr>
          <w:rStyle w:val="CommentReference"/>
        </w:rPr>
        <w:commentReference w:id="77"/>
      </w:r>
      <w:r w:rsidR="00EF2F0E" w:rsidRPr="00F850AB">
        <w:t>)</w:t>
      </w:r>
      <w:r>
        <w:rPr>
          <w:highlight w:val="white"/>
        </w:rPr>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proofErr w:type="spellStart"/>
      <w:r w:rsidR="002268EB">
        <w:t>AICc</w:t>
      </w:r>
      <w:proofErr w:type="spellEnd"/>
      <w:r w:rsidR="002268EB">
        <w:t xml:space="preserve"> was used to compare </w:t>
      </w:r>
      <w:r>
        <w:t xml:space="preserve">surrogate-only models to </w:t>
      </w:r>
      <w:r w:rsidR="00EF2F0E">
        <w:t xml:space="preserve">a set of additional candidate models. Additional </w:t>
      </w:r>
      <w:r>
        <w:t xml:space="preserve">models </w:t>
      </w:r>
      <w:r w:rsidR="00EF2F0E">
        <w:t>included a term</w:t>
      </w:r>
      <w:r>
        <w:t xml:space="preserve"> for </w:t>
      </w:r>
      <w:r w:rsidR="00ED2D4E">
        <w:t>“</w:t>
      </w:r>
      <w:r>
        <w:t>year</w:t>
      </w:r>
      <w:r w:rsidR="00ED2D4E">
        <w:t>”</w:t>
      </w:r>
      <w:r>
        <w:t xml:space="preserve">, </w:t>
      </w:r>
      <w:r w:rsidR="00ED2D4E">
        <w:t>“</w:t>
      </w:r>
      <w:r>
        <w:t>site</w:t>
      </w:r>
      <w:r w:rsidR="00ED2D4E">
        <w:t>”</w:t>
      </w:r>
      <w:r>
        <w:t xml:space="preserve">, </w:t>
      </w:r>
      <w:del w:id="78" w:author="Graham Forrester" w:date="2019-12-12T17:09:00Z">
        <w:r w:rsidDel="00437F09">
          <w:delText xml:space="preserve">and </w:delText>
        </w:r>
      </w:del>
      <w:ins w:id="79" w:author="Graham Forrester" w:date="2019-12-12T17:09:00Z">
        <w:r w:rsidR="00437F09">
          <w:t>or</w:t>
        </w:r>
        <w:r w:rsidR="00437F09">
          <w:t xml:space="preserve"> </w:t>
        </w:r>
      </w:ins>
      <w:r w:rsidR="00EF2F0E">
        <w:t xml:space="preserve">terms for both </w:t>
      </w:r>
      <w:r w:rsidR="00ED2D4E">
        <w:t>“</w:t>
      </w:r>
      <w:r>
        <w:t>year</w:t>
      </w:r>
      <w:r w:rsidR="00ED2D4E">
        <w:t>”</w:t>
      </w:r>
      <w:r w:rsidR="00EF2F0E">
        <w:t xml:space="preserve"> and</w:t>
      </w:r>
      <w:r>
        <w:t xml:space="preserve"> </w:t>
      </w:r>
      <w:r w:rsidR="00ED2D4E">
        <w:t>“</w:t>
      </w:r>
      <w:r>
        <w:t>site</w:t>
      </w:r>
      <w:del w:id="80" w:author="Graham Forrester" w:date="2019-12-12T17:09:00Z">
        <w:r w:rsidR="00ED2D4E" w:rsidDel="00437F09">
          <w:delText>”</w:delText>
        </w:r>
        <w:r w:rsidR="00EF2F0E" w:rsidDel="00437F09">
          <w:delText>,</w:delText>
        </w:r>
        <w:r w:rsidDel="00437F09">
          <w:delText xml:space="preserve"> to </w:delText>
        </w:r>
        <w:r w:rsidR="00954C51" w:rsidDel="00437F09">
          <w:delText>test for</w:delText>
        </w:r>
        <w:r w:rsidDel="00437F09">
          <w:delText xml:space="preserve"> variation over time and across sites that cannot be accounted for by the surrogate alone</w:delText>
        </w:r>
      </w:del>
      <w:r>
        <w:t xml:space="preserve">. </w:t>
      </w:r>
      <w:r w:rsidR="00CE656E">
        <w:t>We also included a model</w:t>
      </w:r>
      <w:r>
        <w:t xml:space="preserve"> with </w:t>
      </w:r>
      <w:r w:rsidR="00CE656E">
        <w:t>two interaction</w:t>
      </w:r>
      <w:r>
        <w:t xml:space="preserve"> terms </w:t>
      </w:r>
      <w:r w:rsidR="00CE656E">
        <w:t>(</w:t>
      </w:r>
      <w:del w:id="81" w:author="Graham Forrester" w:date="2019-12-12T17:09:00Z">
        <w:r w:rsidDel="00437F09">
          <w:delText xml:space="preserve"> </w:delText>
        </w:r>
      </w:del>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w:t>
      </w:r>
      <w:proofErr w:type="spellStart"/>
      <w:r w:rsidR="007641AA">
        <w:t>AICc</w:t>
      </w:r>
      <w:proofErr w:type="spellEnd"/>
      <w:r w:rsidR="007641AA">
        <w:t xml:space="preserve"> values to select the best model from each candidate set and </w:t>
      </w:r>
      <w:proofErr w:type="spellStart"/>
      <w:r>
        <w:rPr>
          <w:highlight w:val="white"/>
        </w:rPr>
        <w:t>Nagelkerke’s</w:t>
      </w:r>
      <w:proofErr w:type="spellEnd"/>
      <w:r>
        <w:rPr>
          <w:highlight w:val="white"/>
        </w:rPr>
        <w:t xml:space="preserve"> pseudo-r-squared value</w:t>
      </w:r>
      <w:del w:id="82" w:author="Graham Forrester" w:date="2019-12-12T17:10:00Z">
        <w:r w:rsidDel="00852B4B">
          <w:rPr>
            <w:highlight w:val="white"/>
          </w:rPr>
          <w:delText>s</w:delText>
        </w:r>
      </w:del>
      <w:r>
        <w:rPr>
          <w:highlight w:val="white"/>
        </w:rPr>
        <w:t xml:space="preserv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E0234B">
      <w:pPr>
        <w:pStyle w:val="Heading2"/>
      </w:pPr>
      <w:bookmarkStart w:id="83" w:name="_6921849kdo93" w:colFirst="0" w:colLast="0"/>
      <w:bookmarkStart w:id="84" w:name="_wewp8zkd7499" w:colFirst="0" w:colLast="0"/>
      <w:bookmarkEnd w:id="83"/>
      <w:bookmarkEnd w:id="84"/>
      <w:commentRangeStart w:id="85"/>
      <w:commentRangeStart w:id="86"/>
      <w:commentRangeStart w:id="87"/>
      <w:commentRangeStart w:id="88"/>
      <w:r>
        <w:lastRenderedPageBreak/>
        <w:t>Results</w:t>
      </w:r>
      <w:commentRangeEnd w:id="85"/>
      <w:r>
        <w:rPr>
          <w:rStyle w:val="CommentReference"/>
          <w:b w:val="0"/>
        </w:rPr>
        <w:commentReference w:id="85"/>
      </w:r>
      <w:commentRangeEnd w:id="86"/>
      <w:commentRangeEnd w:id="87"/>
      <w:commentRangeEnd w:id="88"/>
      <w:r>
        <w:rPr>
          <w:rStyle w:val="CommentReference"/>
          <w:b w:val="0"/>
        </w:rPr>
        <w:commentReference w:id="86"/>
      </w:r>
      <w:r>
        <w:rPr>
          <w:rStyle w:val="CommentReference"/>
          <w:b w:val="0"/>
        </w:rPr>
        <w:commentReference w:id="87"/>
      </w:r>
      <w:r>
        <w:rPr>
          <w:rStyle w:val="CommentReference"/>
          <w:b w:val="0"/>
        </w:rPr>
        <w:commentReference w:id="88"/>
      </w:r>
    </w:p>
    <w:p w14:paraId="0B3EB28D" w14:textId="77777777" w:rsidR="00E0234B" w:rsidRDefault="00E0234B" w:rsidP="00E0234B">
      <w:pPr>
        <w:pStyle w:val="Heading3"/>
      </w:pPr>
      <w:commentRangeStart w:id="89"/>
      <w:commentRangeStart w:id="90"/>
      <w:r>
        <w:t>Associations</w:t>
      </w:r>
      <w:commentRangeEnd w:id="89"/>
      <w:r>
        <w:rPr>
          <w:rStyle w:val="CommentReference"/>
          <w:b w:val="0"/>
          <w:i w:val="0"/>
        </w:rPr>
        <w:commentReference w:id="89"/>
      </w:r>
      <w:commentRangeEnd w:id="90"/>
      <w:r>
        <w:t xml:space="preserve"> between surrogates</w:t>
      </w:r>
      <w:r>
        <w:rPr>
          <w:rStyle w:val="CommentReference"/>
          <w:b w:val="0"/>
          <w:i w:val="0"/>
        </w:rPr>
        <w:commentReference w:id="90"/>
      </w:r>
    </w:p>
    <w:p w14:paraId="7F547926" w14:textId="1665BF4B" w:rsidR="00E0234B" w:rsidRDefault="00E0234B" w:rsidP="00E0234B">
      <w:moveFromRangeStart w:id="91" w:author="Graham Forrester" w:date="2019-12-12T17:10:00Z" w:name="move27063054"/>
      <w:moveFrom w:id="92" w:author="Graham Forrester" w:date="2019-12-12T17:10:00Z">
        <w:r w:rsidDel="00852B4B">
          <w:t xml:space="preserve">We recorded 117 fish species, 30 coral species, and 58 sponge species for a total of 205 species across all 27 years for all 8 sites around Guana Island. </w:t>
        </w:r>
      </w:moveFrom>
      <w:moveFromRangeEnd w:id="91"/>
      <w:r>
        <w:rPr>
          <w:highlight w:val="white"/>
        </w:rPr>
        <w:t xml:space="preserve">Rugosity and coral cover were positively correlated, whereas sponge cover displayed a weaker and negative correlation to both coral cover and rugosity </w:t>
      </w:r>
      <w:r>
        <w:t>(Fig. A.4). All three candidate surrogates displayed substantial differences among sites and changes over time (summarized in Ta</w:t>
      </w:r>
      <w:commentRangeStart w:id="93"/>
      <w:r>
        <w:t xml:space="preserve">ble </w:t>
      </w:r>
      <w:commentRangeEnd w:id="93"/>
      <w:r>
        <w:rPr>
          <w:rStyle w:val="CommentReference"/>
        </w:rPr>
        <w:commentReference w:id="93"/>
      </w:r>
      <w:r>
        <w:t xml:space="preserve">AX and Figures AX-X). The positive and negative correlations between the surrogates appear, however, to reflect the fact that coral cover and rugosity both generally declined over the 27 years of the study, whereas sponge cover showed a slight, but significant, increase over time (Figure </w:t>
      </w:r>
      <w:commentRangeStart w:id="94"/>
      <w:r>
        <w:t>AX-X</w:t>
      </w:r>
      <w:commentRangeEnd w:id="94"/>
      <w:r>
        <w:rPr>
          <w:rStyle w:val="CommentReference"/>
        </w:rPr>
        <w:commentReference w:id="94"/>
      </w:r>
      <w:r>
        <w:t xml:space="preserve">).  </w:t>
      </w:r>
    </w:p>
    <w:p w14:paraId="66B8B444" w14:textId="77777777" w:rsidR="00E0234B" w:rsidRDefault="00E0234B" w:rsidP="00E0234B">
      <w:pPr>
        <w:pStyle w:val="Heading3"/>
        <w:rPr>
          <w:highlight w:val="white"/>
        </w:rPr>
      </w:pPr>
      <w:r>
        <w:t>Associations between targets</w:t>
      </w:r>
    </w:p>
    <w:p w14:paraId="56E89282" w14:textId="485F1EEA" w:rsidR="00E0234B" w:rsidRDefault="00852B4B" w:rsidP="00E0234B">
      <w:pPr>
        <w:rPr>
          <w:highlight w:val="white"/>
        </w:rPr>
      </w:pPr>
      <w:moveToRangeStart w:id="95" w:author="Graham Forrester" w:date="2019-12-12T17:10:00Z" w:name="move27063054"/>
      <w:moveTo w:id="96" w:author="Graham Forrester" w:date="2019-12-12T17:10:00Z">
        <w:r>
          <w:t xml:space="preserve">We recorded 117 fish species, 30 coral species, and 58 sponge species for a total of 205 species across all 27 years for all 8 sites around </w:t>
        </w:r>
        <w:proofErr w:type="spellStart"/>
        <w:r>
          <w:t>Guana</w:t>
        </w:r>
        <w:proofErr w:type="spellEnd"/>
        <w:r>
          <w:t xml:space="preserve"> Island. </w:t>
        </w:r>
      </w:moveTo>
      <w:moveToRangeEnd w:id="95"/>
      <w:r w:rsidR="00E0234B">
        <w:rPr>
          <w:highlight w:val="white"/>
        </w:rPr>
        <w:t xml:space="preserve">Fish richness and coral richness were positively correlated, whereas sponge richness displayed a weaker and negative correlation to both fish and coral richness </w:t>
      </w:r>
      <w:r w:rsidR="00E0234B">
        <w:t>(</w:t>
      </w:r>
      <w:commentRangeStart w:id="97"/>
      <w:r w:rsidR="00E0234B">
        <w:t>Fig. A.3</w:t>
      </w:r>
      <w:commentRangeEnd w:id="97"/>
      <w:r w:rsidR="00E0234B">
        <w:rPr>
          <w:rStyle w:val="CommentReference"/>
        </w:rPr>
        <w:commentReference w:id="97"/>
      </w:r>
      <w:r w:rsidR="00E0234B">
        <w:t>).</w:t>
      </w:r>
      <w:r w:rsidR="00E0234B">
        <w:rPr>
          <w:highlight w:val="white"/>
        </w:rPr>
        <w:t xml:space="preserve"> </w:t>
      </w:r>
      <w:r w:rsidR="00E0234B">
        <w:t xml:space="preserve">Like the surrogates, the three targets displayed substantial differences among sites and changes over time (summarized in Table </w:t>
      </w:r>
      <w:commentRangeStart w:id="98"/>
      <w:r w:rsidR="00E0234B">
        <w:t>AX and Figures AX</w:t>
      </w:r>
      <w:commentRangeEnd w:id="98"/>
      <w:r w:rsidR="00E0234B">
        <w:rPr>
          <w:rStyle w:val="CommentReference"/>
        </w:rPr>
        <w:commentReference w:id="98"/>
      </w:r>
      <w:r w:rsidR="00E0234B">
        <w:t>-X). Sponge richness, however, displayed a different general trend over the 27 years of the study than that observed for fish and coral richness. Sponge richness showed a light, but significant general increase over time, whereas there was no detectable trend in fish or coral richness (</w:t>
      </w:r>
      <w:commentRangeStart w:id="99"/>
      <w:r w:rsidR="00E0234B">
        <w:t>Figure AX</w:t>
      </w:r>
      <w:commentRangeEnd w:id="99"/>
      <w:r w:rsidR="00E0234B">
        <w:rPr>
          <w:rStyle w:val="CommentReference"/>
        </w:rPr>
        <w:commentReference w:id="99"/>
      </w:r>
      <w:r w:rsidR="00E0234B">
        <w:t>)</w:t>
      </w:r>
      <w:del w:id="100" w:author="Graham Forrester" w:date="2019-12-12T17:11:00Z">
        <w:r w:rsidR="00E0234B" w:rsidDel="00852B4B">
          <w:delText xml:space="preserve">  was, however, different for sponges</w:delText>
        </w:r>
      </w:del>
      <w:r w:rsidR="00E0234B">
        <w:t xml:space="preserve">. </w:t>
      </w:r>
      <w:del w:id="101" w:author="Graham Forrester" w:date="2019-12-12T17:12:00Z">
        <w:r w:rsidR="00E0234B" w:rsidDel="00852B4B">
          <w:rPr>
            <w:highlight w:val="white"/>
          </w:rPr>
          <w:delText>In the simplest sense, c</w:delText>
        </w:r>
      </w:del>
      <w:ins w:id="102" w:author="Graham Forrester" w:date="2019-12-12T17:12:00Z">
        <w:r>
          <w:rPr>
            <w:highlight w:val="white"/>
          </w:rPr>
          <w:t>C</w:t>
        </w:r>
      </w:ins>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77777777" w:rsidR="00E0234B" w:rsidRDefault="00E0234B" w:rsidP="00E0234B">
      <w:pPr>
        <w:pStyle w:val="Heading3"/>
      </w:pPr>
      <w:bookmarkStart w:id="103" w:name="_nujrgjx5taud" w:colFirst="0" w:colLast="0"/>
      <w:bookmarkStart w:id="104" w:name="_h6w7xsrogjxa" w:colFirst="0" w:colLast="0"/>
      <w:bookmarkEnd w:id="103"/>
      <w:bookmarkEnd w:id="104"/>
      <w:r>
        <w:lastRenderedPageBreak/>
        <w:t xml:space="preserve">Objective 1: Identify the best surrogate for each target </w:t>
      </w:r>
      <w:r w:rsidDel="00CD443D">
        <w:t xml:space="preserve"> </w:t>
      </w:r>
    </w:p>
    <w:p w14:paraId="20AB8288" w14:textId="7E654038"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del w:id="105" w:author="Graham Forrester" w:date="2019-12-12T17:12:00Z">
        <w:r w:rsidDel="00300D6E">
          <w:rPr>
            <w:highlight w:val="white"/>
          </w:rPr>
          <w:delText xml:space="preserve">best </w:delText>
        </w:r>
      </w:del>
      <w:ins w:id="106" w:author="Graham Forrester" w:date="2019-12-12T17:12:00Z">
        <w:r w:rsidR="00300D6E">
          <w:rPr>
            <w:highlight w:val="white"/>
          </w:rPr>
          <w:t>be</w:t>
        </w:r>
        <w:r w:rsidR="00300D6E">
          <w:rPr>
            <w:highlight w:val="white"/>
          </w:rPr>
          <w:t>tter</w:t>
        </w:r>
        <w:r w:rsidR="00300D6E">
          <w:rPr>
            <w:highlight w:val="white"/>
          </w:rPr>
          <w:t xml:space="preserve"> </w:t>
        </w:r>
      </w:ins>
      <w:r>
        <w:rPr>
          <w:highlight w:val="white"/>
        </w:rPr>
        <w:t xml:space="preserve">predictor of fish richness and </w:t>
      </w:r>
      <w:ins w:id="107" w:author="Graham Forrester" w:date="2019-12-12T17:13:00Z">
        <w:r w:rsidR="00300D6E">
          <w:rPr>
            <w:highlight w:val="white"/>
          </w:rPr>
          <w:t xml:space="preserve">so </w:t>
        </w:r>
      </w:ins>
      <w:r>
        <w:rPr>
          <w:highlight w:val="white"/>
        </w:rPr>
        <w:t>was the best surrogate for fish richness (Table 3; Fig. 2)</w:t>
      </w:r>
      <w:ins w:id="108" w:author="Graham Forrester" w:date="2019-12-12T17:14:00Z">
        <w:r w:rsidR="00383373">
          <w:rPr>
            <w:highlight w:val="white"/>
          </w:rPr>
          <w:t>. Rugosity was also the best surrogate for</w:t>
        </w:r>
      </w:ins>
      <w:r>
        <w:rPr>
          <w:highlight w:val="white"/>
        </w:rPr>
        <w:t xml:space="preserve"> </w:t>
      </w:r>
      <w:del w:id="109" w:author="Graham Forrester" w:date="2019-12-12T17:14:00Z">
        <w:r w:rsidDel="00383373">
          <w:rPr>
            <w:highlight w:val="white"/>
          </w:rPr>
          <w:delText xml:space="preserve">and </w:delText>
        </w:r>
      </w:del>
      <w:r>
        <w:rPr>
          <w:highlight w:val="white"/>
        </w:rPr>
        <w:t>combined richness (Table 4; Fig. 2).</w:t>
      </w:r>
    </w:p>
    <w:p w14:paraId="6EBB5DA4" w14:textId="77777777" w:rsidR="00E0234B" w:rsidRDefault="00E0234B" w:rsidP="00E0234B">
      <w:pPr>
        <w:pStyle w:val="Heading3"/>
      </w:pPr>
      <w:bookmarkStart w:id="110" w:name="_rmzz1zfdvwy1" w:colFirst="0" w:colLast="0"/>
      <w:bookmarkEnd w:id="110"/>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625E1849"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best of the candidate models </w:t>
      </w:r>
      <w:commentRangeStart w:id="111"/>
      <w:r>
        <w:t>(</w:t>
      </w:r>
      <w:commentRangeEnd w:id="111"/>
      <w:r>
        <w:rPr>
          <w:rStyle w:val="CommentReference"/>
        </w:rPr>
        <w:commentReference w:id="111"/>
      </w:r>
      <w:r w:rsidRPr="008A6759">
        <w:rPr>
          <w:i/>
          <w:highlight w:val="white"/>
        </w:rPr>
        <w:t>R</w:t>
      </w:r>
      <w:r>
        <w:rPr>
          <w:highlight w:val="white"/>
          <w:vertAlign w:val="subscript"/>
        </w:rPr>
        <w:t>N</w:t>
      </w:r>
      <w:r>
        <w:rPr>
          <w:highlight w:val="white"/>
          <w:vertAlign w:val="superscript"/>
        </w:rPr>
        <w:t>2</w:t>
      </w:r>
      <w:r>
        <w:rPr>
          <w:highlight w:val="white"/>
        </w:rPr>
        <w:t xml:space="preserve"> = 0.69</w:t>
      </w:r>
      <w:r>
        <w:t xml:space="preserve">; Table 5) and </w:t>
      </w:r>
      <w:r w:rsidRPr="00CE687F">
        <w:t xml:space="preserve">all models with any AIC weight included the variable </w:t>
      </w:r>
      <w:del w:id="112" w:author="Graham Forrester" w:date="2019-12-12T17:15:00Z">
        <w:r w:rsidRPr="00CE687F" w:rsidDel="00894CE7">
          <w:delText>"</w:delText>
        </w:r>
      </w:del>
      <w:r w:rsidRPr="00CE687F">
        <w:t>year</w:t>
      </w:r>
      <w:del w:id="113" w:author="Graham Forrester" w:date="2019-12-12T17:15:00Z">
        <w:r w:rsidRPr="00CE687F" w:rsidDel="00894CE7">
          <w:delText>"</w:delText>
        </w:r>
      </w:del>
      <w:r>
        <w:t xml:space="preserve"> (Table 5)</w:t>
      </w:r>
      <w:ins w:id="114" w:author="Graham Forrester" w:date="2019-12-12T17:15:00Z">
        <w:r w:rsidR="00894CE7">
          <w:t xml:space="preserve">. There were thus </w:t>
        </w:r>
      </w:ins>
      <w:del w:id="115" w:author="Graham Forrester" w:date="2019-12-12T17:15:00Z">
        <w:r w:rsidDel="00894CE7">
          <w:delText xml:space="preserve">, indicating </w:delText>
        </w:r>
      </w:del>
      <w:r>
        <w:t xml:space="preserve">changes in coral richness over time that were not explained by the surrogate alone. Underlying this temporal instability is the fact that mean coral richness showed a slightly increasing trend over the study period, whereas coral cover steadily declined </w:t>
      </w:r>
      <w:del w:id="116" w:author="Graham Forrester" w:date="2019-12-12T17:15:00Z">
        <w:r w:rsidDel="00894CE7">
          <w:delText xml:space="preserve">throughout </w:delText>
        </w:r>
      </w:del>
      <w:r>
        <w:t>(Fig.</w:t>
      </w:r>
      <w:r w:rsidRPr="0018320D">
        <w:t xml:space="preserve"> A.</w:t>
      </w:r>
      <w:r>
        <w:t xml:space="preserve">5). </w:t>
      </w:r>
      <w:del w:id="117" w:author="Graham Forrester" w:date="2019-12-12T17:16:00Z">
        <w:r w:rsidDel="00894CE7">
          <w:delText>More specifically</w:delText>
        </w:r>
      </w:del>
      <w:ins w:id="118" w:author="Graham Forrester" w:date="2019-12-12T17:16:00Z">
        <w:r w:rsidR="00894CE7">
          <w:t>As a result</w:t>
        </w:r>
      </w:ins>
      <w:r>
        <w:t xml:space="preserve">, the elevation of the relationship between coral cover and coral richness changed over time (Table 5, Figure #3). To best illustrate this </w:t>
      </w:r>
      <w:del w:id="119" w:author="Graham Forrester" w:date="2019-12-12T17:16:00Z">
        <w:r w:rsidDel="00894CE7">
          <w:delText>result</w:delText>
        </w:r>
      </w:del>
      <w:ins w:id="120" w:author="Graham Forrester" w:date="2019-12-12T17:16:00Z">
        <w:r w:rsidR="00894CE7">
          <w:t>finding</w:t>
        </w:r>
      </w:ins>
      <w:r>
        <w:t xml:space="preserve">, we </w:t>
      </w:r>
      <w:r>
        <w:lastRenderedPageBreak/>
        <w:t>plotted year as a categorial factor (Fig. 3) to show that coral species richness increased over time for a given amount of coral cover. For example, a reef with 20 percent coral cover in 1992 was predicted to have about 9 coral species, whereas in 2018 it was predicted to have about 17 coral species (</w:t>
      </w:r>
      <w:commentRangeStart w:id="121"/>
      <w:r>
        <w:t>Fig</w:t>
      </w:r>
      <w:commentRangeEnd w:id="121"/>
      <w:r>
        <w:rPr>
          <w:rStyle w:val="CommentReference"/>
        </w:rPr>
        <w:commentReference w:id="121"/>
      </w:r>
      <w:r>
        <w:t xml:space="preserve">. 3).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3507F1B5" w:rsidR="00E0234B" w:rsidRDefault="00E0234B" w:rsidP="00E0234B">
      <w:pPr>
        <w:rPr>
          <w:highlight w:val="white"/>
        </w:rPr>
      </w:pPr>
      <w:r>
        <w:rPr>
          <w:highlight w:val="white"/>
        </w:rPr>
        <w:t>Coral cover was the best surrogate for sponge richness, but sponge richness was not well-predicted by any of our candidate surrogates (Fig. 2). There was thus considerable unexplained variation in sponge richness, some of which was associated with differences among sites (Fig. 4) and with change over time (</w:t>
      </w:r>
      <w:r w:rsidRPr="008A6759">
        <w:rPr>
          <w:i/>
          <w:highlight w:val="white"/>
        </w:rPr>
        <w:t>R</w:t>
      </w:r>
      <w:r>
        <w:rPr>
          <w:highlight w:val="white"/>
          <w:vertAlign w:val="subscript"/>
        </w:rPr>
        <w:t>N</w:t>
      </w:r>
      <w:r>
        <w:rPr>
          <w:highlight w:val="white"/>
          <w:vertAlign w:val="superscript"/>
        </w:rPr>
        <w:t>2</w:t>
      </w:r>
      <w:r>
        <w:rPr>
          <w:highlight w:val="white"/>
        </w:rPr>
        <w:t xml:space="preserve"> = 0.71</w:t>
      </w:r>
      <w:r>
        <w:t>; Table 6 and Figure #4</w:t>
      </w:r>
      <w:r>
        <w:rPr>
          <w:highlight w:val="white"/>
        </w:rPr>
        <w:t xml:space="preserve">). </w:t>
      </w:r>
      <w:r w:rsidRPr="00A84111">
        <w:t>Underlying th</w:t>
      </w:r>
      <w:r>
        <w:t>e</w:t>
      </w:r>
      <w:r w:rsidRPr="00A84111">
        <w:t xml:space="preserve"> temporal shift in the surrogate-target relationship </w:t>
      </w:r>
      <w:del w:id="122" w:author="Graham Forrester" w:date="2019-12-12T17:17:00Z">
        <w:r w:rsidRPr="00A84111" w:rsidDel="001D74A3">
          <w:delText>is the fact that</w:delText>
        </w:r>
      </w:del>
      <w:ins w:id="123" w:author="Graham Forrester" w:date="2019-12-12T17:17:00Z">
        <w:r w:rsidR="001D74A3">
          <w:t>was slight, but steady, increase in</w:t>
        </w:r>
      </w:ins>
      <w:r w:rsidRPr="00A84111">
        <w:t xml:space="preserve"> mean sponge richness </w:t>
      </w:r>
      <w:del w:id="124" w:author="Graham Forrester" w:date="2019-12-12T17:17:00Z">
        <w:r w:rsidRPr="00A84111" w:rsidDel="001D74A3">
          <w:delText xml:space="preserve">showed a slightly increasing trend </w:delText>
        </w:r>
      </w:del>
      <w:r w:rsidRPr="00A84111">
        <w:t xml:space="preserve">over the study period, whereas coral cover steadily declined throughout (Figures. AX-X). </w:t>
      </w:r>
      <w:r>
        <w:t>As a result</w:t>
      </w:r>
      <w:r w:rsidRPr="00A84111">
        <w:t>, the elevation of the relationship between coral cover and sponge richness changed over time (Table 6, Figure #4). To illustrate this change, we again plotted year as a categorial factor (Fig. 5) to visualize how sponge species richness increased over time for a given amount of coral cover</w:t>
      </w:r>
      <w:ins w:id="125" w:author="Graham Forrester" w:date="2019-12-12T17:19:00Z">
        <w:r w:rsidR="00836B34">
          <w:t xml:space="preserve">. </w:t>
        </w:r>
      </w:ins>
      <w:del w:id="126" w:author="Graham Forrester" w:date="2019-12-12T17:19:00Z">
        <w:r w:rsidRPr="00A84111" w:rsidDel="00836B34">
          <w:delText>. For example,</w:delText>
        </w:r>
      </w:del>
      <w:proofErr w:type="spellStart"/>
      <w:ins w:id="127" w:author="Graham Forrester" w:date="2019-12-12T17:19:00Z">
        <w:r w:rsidR="00836B34">
          <w:t>A</w:t>
        </w:r>
      </w:ins>
      <w:proofErr w:type="spellEnd"/>
      <w:r w:rsidRPr="00A84111">
        <w:t xml:space="preserve"> </w:t>
      </w:r>
      <w:del w:id="128" w:author="Graham Forrester" w:date="2019-12-12T17:19:00Z">
        <w:r w:rsidRPr="00A84111" w:rsidDel="00836B34">
          <w:delText xml:space="preserve">a </w:delText>
        </w:r>
      </w:del>
      <w:r w:rsidRPr="00A84111">
        <w:t>reef with 20 percent coral cover would</w:t>
      </w:r>
      <w:ins w:id="129" w:author="Graham Forrester" w:date="2019-12-12T17:19:00Z">
        <w:r w:rsidR="00836B34">
          <w:t>, for example,</w:t>
        </w:r>
      </w:ins>
      <w:r w:rsidRPr="00A84111">
        <w:t xml:space="preserve"> be predicted to have 3-4 more species towards the end</w:t>
      </w:r>
      <w:del w:id="130" w:author="Graham Forrester" w:date="2019-12-12T17:18:00Z">
        <w:r w:rsidRPr="00A84111" w:rsidDel="001D74A3">
          <w:delText>s</w:delText>
        </w:r>
      </w:del>
      <w:r w:rsidRPr="00A84111">
        <w:t xml:space="preserve"> of the study </w:t>
      </w:r>
      <w:del w:id="131" w:author="Graham Forrester" w:date="2019-12-12T17:19:00Z">
        <w:r w:rsidRPr="00A84111" w:rsidDel="00836B34">
          <w:delText xml:space="preserve">period </w:delText>
        </w:r>
      </w:del>
      <w:ins w:id="132" w:author="Graham Forrester" w:date="2019-12-12T17:19:00Z">
        <w:r w:rsidR="00836B34">
          <w:t>interval</w:t>
        </w:r>
        <w:r w:rsidR="00836B34" w:rsidRPr="00A84111">
          <w:t xml:space="preserve"> </w:t>
        </w:r>
      </w:ins>
      <w:r w:rsidRPr="00A84111">
        <w:t xml:space="preserve">than </w:t>
      </w:r>
      <w:del w:id="133" w:author="Graham Forrester" w:date="2019-12-12T17:19:00Z">
        <w:r w:rsidDel="00836B34">
          <w:delText>in the</w:delText>
        </w:r>
        <w:r w:rsidRPr="00A84111" w:rsidDel="00836B34">
          <w:delText xml:space="preserve"> </w:delText>
        </w:r>
      </w:del>
      <w:r w:rsidRPr="00A84111">
        <w:t>earl</w:t>
      </w:r>
      <w:del w:id="134" w:author="Graham Forrester" w:date="2019-12-12T17:19:00Z">
        <w:r w:rsidRPr="00A84111" w:rsidDel="00836B34">
          <w:delText>y</w:delText>
        </w:r>
      </w:del>
      <w:ins w:id="135" w:author="Graham Forrester" w:date="2019-12-12T17:19:00Z">
        <w:r w:rsidR="00836B34">
          <w:t>ier</w:t>
        </w:r>
      </w:ins>
      <w:r w:rsidRPr="00A84111">
        <w:t xml:space="preserve"> </w:t>
      </w:r>
      <w:del w:id="136" w:author="Graham Forrester" w:date="2019-12-12T17:19:00Z">
        <w:r w:rsidDel="00836B34">
          <w:delText>part of</w:delText>
        </w:r>
      </w:del>
      <w:ins w:id="137" w:author="Graham Forrester" w:date="2019-12-12T17:19:00Z">
        <w:r w:rsidR="00836B34">
          <w:t>in</w:t>
        </w:r>
      </w:ins>
      <w:r>
        <w:t xml:space="preserve"> </w:t>
      </w:r>
      <w:r w:rsidRPr="00A84111">
        <w:t xml:space="preserve">the study (Fig. 5). Notably, however, the relationship between sponge cover and coral richness </w:t>
      </w:r>
      <w:del w:id="138" w:author="Graham Forrester" w:date="2019-12-12T17:18:00Z">
        <w:r w:rsidRPr="00A84111" w:rsidDel="001D74A3">
          <w:delText xml:space="preserve">is </w:delText>
        </w:r>
      </w:del>
      <w:ins w:id="139" w:author="Graham Forrester" w:date="2019-12-12T17:18:00Z">
        <w:r w:rsidR="001D74A3">
          <w:t>was</w:t>
        </w:r>
        <w:r w:rsidR="001D74A3" w:rsidRPr="00A84111">
          <w:t xml:space="preserve"> </w:t>
        </w:r>
      </w:ins>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del w:id="140" w:author="Graham Forrester" w:date="2019-12-12T17:21:00Z">
        <w:r w:rsidRPr="00A84111" w:rsidDel="00133311">
          <w:delText xml:space="preserve">simple </w:delText>
        </w:r>
      </w:del>
      <w:r w:rsidRPr="00A84111">
        <w:t xml:space="preserve">rankings of </w:t>
      </w:r>
      <w:ins w:id="141" w:author="Graham Forrester" w:date="2019-12-12T17:21:00Z">
        <w:r w:rsidR="00133311">
          <w:t xml:space="preserve">relative </w:t>
        </w:r>
      </w:ins>
      <w:proofErr w:type="spellStart"/>
      <w:r w:rsidRPr="00A84111">
        <w:t>species</w:t>
      </w:r>
      <w:del w:id="142" w:author="Graham Forrester" w:date="2019-12-12T17:21:00Z">
        <w:r w:rsidRPr="00A84111" w:rsidDel="00133311">
          <w:delText xml:space="preserve"> </w:delText>
        </w:r>
      </w:del>
      <w:r w:rsidRPr="00A84111">
        <w:t>richness</w:t>
      </w:r>
      <w:proofErr w:type="spellEnd"/>
      <w:r w:rsidRPr="00A84111">
        <w:t xml:space="preserve"> among sites are expected to remain </w:t>
      </w:r>
      <w:r w:rsidRPr="00A84111">
        <w:lastRenderedPageBreak/>
        <w:t>consistent over time.</w:t>
      </w:r>
      <w:r>
        <w:t xml:space="preserve"> </w:t>
      </w:r>
      <w:r>
        <w:rPr>
          <w:highlight w:val="white"/>
        </w:rPr>
        <w:t xml:space="preserve">Overall, though,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50B81EA6"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del w:id="143" w:author="Graham Forrester" w:date="2019-12-12T17:22:00Z">
        <w:r w:rsidDel="00133311">
          <w:delText xml:space="preserve">with </w:delText>
        </w:r>
      </w:del>
      <w:ins w:id="144" w:author="Graham Forrester" w:date="2019-12-12T17:22:00Z">
        <w:r w:rsidR="00133311">
          <w:t>including</w:t>
        </w:r>
        <w:r w:rsidR="00133311">
          <w:t xml:space="preserve"> </w:t>
        </w:r>
      </w:ins>
      <w:r>
        <w:t>terms for rugosity and site, and both</w:t>
      </w:r>
      <w:r w:rsidRPr="00CE687F">
        <w:t xml:space="preserve"> </w:t>
      </w:r>
      <w:r>
        <w:t xml:space="preserve">candidate </w:t>
      </w:r>
      <w:r w:rsidRPr="00CE687F">
        <w:t xml:space="preserve">models with any AIC weight included the variable </w:t>
      </w:r>
      <w:r>
        <w:t>site (</w:t>
      </w:r>
      <w:r w:rsidRPr="004A15A7">
        <w:rPr>
          <w:i/>
          <w:highlight w:val="white"/>
        </w:rPr>
        <w:t>R</w:t>
      </w:r>
      <w:r>
        <w:rPr>
          <w:highlight w:val="white"/>
          <w:vertAlign w:val="subscript"/>
        </w:rPr>
        <w:t>N</w:t>
      </w:r>
      <w:r>
        <w:rPr>
          <w:highlight w:val="white"/>
          <w:vertAlign w:val="superscript"/>
        </w:rPr>
        <w:t>2</w:t>
      </w:r>
      <w:r>
        <w:rPr>
          <w:highlight w:val="white"/>
        </w:rPr>
        <w:t xml:space="preserve"> = 0.82; Table 7</w:t>
      </w:r>
      <w:r>
        <w:t xml:space="preserve">). There was thus little evidence for systematic temporal change in the surrogate-target relationship over the study-period, but there were marked differences among sites in the elevation of the surrogate-target relationship (Figure # 5 and Fig. 6). In other words, at any given rugosity value, predicted fish richness might differ among sites by as much as 12-13 species (Fig. 6). In summary, rugosity was a relatively poor spatial surrogate for richness but, at any given site, </w:t>
      </w:r>
      <w:del w:id="145" w:author="Graham Forrester" w:date="2019-12-12T17:22:00Z">
        <w:r w:rsidDel="00133311">
          <w:delText xml:space="preserve">the </w:delText>
        </w:r>
      </w:del>
      <w:r>
        <w:t xml:space="preserve">temporal changes in the rugosity-fish richness relationship were comparatively minor.  </w:t>
      </w:r>
    </w:p>
    <w:p w14:paraId="59622298" w14:textId="77777777" w:rsidR="00E0234B" w:rsidRDefault="00E0234B" w:rsidP="00E0234B">
      <w:pPr>
        <w:pStyle w:val="Heading4"/>
      </w:pPr>
      <w:r>
        <w:t>Rugosity - Combined</w:t>
      </w:r>
      <w:r w:rsidRPr="00EA2729">
        <w:t xml:space="preserve"> Richness:</w:t>
      </w:r>
    </w:p>
    <w:p w14:paraId="24D5F72A" w14:textId="5AF3ADA8" w:rsidR="00E0234B" w:rsidRDefault="00E0234B" w:rsidP="00E0234B">
      <w:pPr>
        <w:rPr>
          <w:b/>
        </w:rPr>
      </w:pPr>
      <w:r>
        <w:t>The best model for combined richness included terms for rugosity, year, and site (</w:t>
      </w:r>
      <w:r w:rsidRPr="004A15A7">
        <w:rPr>
          <w:i/>
          <w:highlight w:val="white"/>
        </w:rPr>
        <w:t>R</w:t>
      </w:r>
      <w:r>
        <w:rPr>
          <w:highlight w:val="white"/>
          <w:vertAlign w:val="subscript"/>
        </w:rPr>
        <w:t>N</w:t>
      </w:r>
      <w:r>
        <w:rPr>
          <w:highlight w:val="white"/>
          <w:vertAlign w:val="superscript"/>
        </w:rPr>
        <w:t>2</w:t>
      </w:r>
      <w:r>
        <w:rPr>
          <w:highlight w:val="white"/>
        </w:rPr>
        <w:t xml:space="preserve"> = 0.65; Table </w:t>
      </w:r>
      <w:r>
        <w:t xml:space="preserve">8), </w:t>
      </w:r>
      <w:del w:id="146" w:author="Graham Forrester" w:date="2019-12-12T17:22:00Z">
        <w:r w:rsidDel="0033113F">
          <w:delText xml:space="preserve">indication </w:delText>
        </w:r>
      </w:del>
      <w:ins w:id="147" w:author="Graham Forrester" w:date="2019-12-12T17:22:00Z">
        <w:r w:rsidR="0033113F">
          <w:t>indicati</w:t>
        </w:r>
        <w:r w:rsidR="0033113F">
          <w:t>ng</w:t>
        </w:r>
        <w:r w:rsidR="0033113F">
          <w:t xml:space="preserve"> </w:t>
        </w:r>
      </w:ins>
      <w:r>
        <w:t xml:space="preserve">variation in combined richness across sites and years </w:t>
      </w:r>
      <w:del w:id="148" w:author="Graham Forrester" w:date="2019-12-12T17:22:00Z">
        <w:r w:rsidDel="0033113F">
          <w:delText xml:space="preserve">that were </w:delText>
        </w:r>
      </w:del>
      <w:r>
        <w:t>not explained by rugosity</w:t>
      </w:r>
      <w:del w:id="149" w:author="Graham Forrester" w:date="2019-12-12T17:23:00Z">
        <w:r w:rsidDel="0033113F">
          <w:delText xml:space="preserve"> alone</w:delText>
        </w:r>
      </w:del>
      <w:r>
        <w:t xml:space="preserve">. Similar to the </w:t>
      </w:r>
      <w:del w:id="150" w:author="Graham Forrester" w:date="2019-12-12T17:27:00Z">
        <w:r w:rsidDel="008B1CE2">
          <w:delText xml:space="preserve">relationship between </w:delText>
        </w:r>
      </w:del>
      <w:r>
        <w:t>rugosity</w:t>
      </w:r>
      <w:ins w:id="151" w:author="Graham Forrester" w:date="2019-12-12T17:27:00Z">
        <w:r w:rsidR="008B1CE2">
          <w:t>-</w:t>
        </w:r>
      </w:ins>
      <w:del w:id="152" w:author="Graham Forrester" w:date="2019-12-12T17:27:00Z">
        <w:r w:rsidDel="008B1CE2">
          <w:delText xml:space="preserve"> and </w:delText>
        </w:r>
      </w:del>
      <w:r>
        <w:t>fish richness</w:t>
      </w:r>
      <w:ins w:id="153" w:author="Graham Forrester" w:date="2019-12-12T17:27:00Z">
        <w:r w:rsidR="008B1CE2">
          <w:t xml:space="preserve"> relationship</w:t>
        </w:r>
      </w:ins>
      <w:r>
        <w:t xml:space="preserve">, there were marked differences among sites in the elevation of the </w:t>
      </w:r>
      <w:del w:id="154" w:author="Graham Forrester" w:date="2019-12-12T17:28:00Z">
        <w:r w:rsidDel="008B1CE2">
          <w:delText xml:space="preserve">surrogate-target </w:delText>
        </w:r>
      </w:del>
      <w:r>
        <w:t xml:space="preserve">relationship </w:t>
      </w:r>
      <w:ins w:id="155" w:author="Graham Forrester" w:date="2019-12-12T17:28:00Z">
        <w:r w:rsidR="008B1CE2">
          <w:t xml:space="preserve">between </w:t>
        </w:r>
      </w:ins>
      <w:ins w:id="156" w:author="Graham Forrester" w:date="2019-12-12T17:27:00Z">
        <w:r w:rsidR="008B1CE2">
          <w:t xml:space="preserve">rugosity and combined richness </w:t>
        </w:r>
      </w:ins>
      <w:r>
        <w:t xml:space="preserve">(Fig. 7). The </w:t>
      </w:r>
      <w:del w:id="157" w:author="Graham Forrester" w:date="2019-12-12T17:23:00Z">
        <w:r w:rsidDel="0033113F">
          <w:delText xml:space="preserve">species </w:delText>
        </w:r>
      </w:del>
      <w:ins w:id="158" w:author="Graham Forrester" w:date="2019-12-12T17:23:00Z">
        <w:r w:rsidR="0033113F">
          <w:t>speci</w:t>
        </w:r>
        <w:r w:rsidR="0033113F">
          <w:t>fic</w:t>
        </w:r>
        <w:r w:rsidR="0033113F">
          <w:t xml:space="preserve"> </w:t>
        </w:r>
      </w:ins>
      <w:r>
        <w:t>sites with the highest and lowest combined richness were, however, not the same as those with high</w:t>
      </w:r>
      <w:ins w:id="159" w:author="Graham Forrester" w:date="2019-12-12T17:23:00Z">
        <w:r w:rsidR="0033113F">
          <w:t>est</w:t>
        </w:r>
      </w:ins>
      <w:r>
        <w:t xml:space="preserve"> and low</w:t>
      </w:r>
      <w:ins w:id="160" w:author="Graham Forrester" w:date="2019-12-12T17:23:00Z">
        <w:r w:rsidR="0033113F">
          <w:t>est</w:t>
        </w:r>
      </w:ins>
      <w:r>
        <w:t xml:space="preserve"> fish </w:t>
      </w:r>
      <w:del w:id="161" w:author="Graham Forrester" w:date="2019-12-12T17:23:00Z">
        <w:r w:rsidDel="0033113F">
          <w:delText xml:space="preserve">fishness </w:delText>
        </w:r>
      </w:del>
      <w:ins w:id="162" w:author="Graham Forrester" w:date="2019-12-12T17:23:00Z">
        <w:r w:rsidR="0033113F">
          <w:t>rich</w:t>
        </w:r>
        <w:r w:rsidR="0033113F">
          <w:t xml:space="preserve">ness </w:t>
        </w:r>
      </w:ins>
      <w:r>
        <w:t xml:space="preserve">(Fig. 7). </w:t>
      </w:r>
      <w:r w:rsidRPr="008F084C">
        <w:t xml:space="preserve">The temporal shift in the surrogate-target relationship </w:t>
      </w:r>
      <w:del w:id="163" w:author="Graham Forrester" w:date="2019-12-12T17:24:00Z">
        <w:r w:rsidRPr="008F084C" w:rsidDel="00FD6387">
          <w:delText>appeared to arise</w:delText>
        </w:r>
      </w:del>
      <w:ins w:id="164" w:author="Graham Forrester" w:date="2019-12-12T17:24:00Z">
        <w:r w:rsidR="00FD6387">
          <w:t>arose</w:t>
        </w:r>
      </w:ins>
      <w:r w:rsidRPr="008F084C">
        <w:t xml:space="preserve"> because mean combined richness </w:t>
      </w:r>
      <w:ins w:id="165" w:author="Graham Forrester" w:date="2019-12-12T17:24:00Z">
        <w:r w:rsidR="00FD6387">
          <w:t xml:space="preserve">increased </w:t>
        </w:r>
      </w:ins>
      <w:del w:id="166" w:author="Graham Forrester" w:date="2019-12-12T17:24:00Z">
        <w:r w:rsidRPr="008F084C" w:rsidDel="00FD6387">
          <w:delText xml:space="preserve">showed a </w:delText>
        </w:r>
      </w:del>
      <w:r w:rsidRPr="008F084C">
        <w:t>slightly</w:t>
      </w:r>
      <w:ins w:id="167" w:author="Graham Forrester" w:date="2019-12-12T17:24:00Z">
        <w:r w:rsidR="00FD6387">
          <w:t xml:space="preserve">, but steadily, </w:t>
        </w:r>
      </w:ins>
      <w:del w:id="168" w:author="Graham Forrester" w:date="2019-12-12T17:24:00Z">
        <w:r w:rsidRPr="008F084C" w:rsidDel="00FD6387">
          <w:delText xml:space="preserve"> increasing trend </w:delText>
        </w:r>
      </w:del>
      <w:r w:rsidRPr="008F084C">
        <w:t xml:space="preserve">over the study period, </w:t>
      </w:r>
      <w:r w:rsidRPr="008F084C">
        <w:lastRenderedPageBreak/>
        <w:t xml:space="preserve">whereas rugosity steadily declined </w:t>
      </w:r>
      <w:del w:id="169" w:author="Graham Forrester" w:date="2019-12-12T17:24:00Z">
        <w:r w:rsidRPr="008F084C" w:rsidDel="00FD6387">
          <w:delText xml:space="preserve">throughout </w:delText>
        </w:r>
      </w:del>
      <w:r w:rsidRPr="008F084C">
        <w:t xml:space="preserve">(Figures. AX-X). As a result, the elevation of the relationship between rugosity and combined richness changed over time (Table 6, Figure #4). </w:t>
      </w:r>
      <w:ins w:id="170" w:author="Graham Forrester" w:date="2019-12-12T17:28:00Z">
        <w:r w:rsidR="008B1CE2">
          <w:t>Consequently, a</w:t>
        </w:r>
      </w:ins>
      <w:del w:id="171" w:author="Graham Forrester" w:date="2019-12-12T17:28:00Z">
        <w:r w:rsidRPr="008F084C" w:rsidDel="008B1CE2">
          <w:delText>A</w:delText>
        </w:r>
      </w:del>
      <w:r w:rsidRPr="008F084C">
        <w:t xml:space="preserve"> reef with any given level of rugosity </w:t>
      </w:r>
      <w:del w:id="172" w:author="Graham Forrester" w:date="2019-12-12T17:28:00Z">
        <w:r w:rsidRPr="008F084C" w:rsidDel="008B1CE2">
          <w:delText xml:space="preserve">is </w:delText>
        </w:r>
      </w:del>
      <w:ins w:id="173" w:author="Graham Forrester" w:date="2019-12-12T17:28:00Z">
        <w:r w:rsidR="008B1CE2">
          <w:t>was</w:t>
        </w:r>
        <w:r w:rsidR="008B1CE2" w:rsidRPr="008F084C">
          <w:t xml:space="preserve"> </w:t>
        </w:r>
      </w:ins>
      <w:r w:rsidRPr="008F084C">
        <w:t xml:space="preserve">predicted to have higher combined richness towards the ends of the study period than at its beginning (Fig. 8). This temporal trend </w:t>
      </w:r>
      <w:del w:id="174" w:author="Graham Forrester" w:date="2019-12-12T17:29:00Z">
        <w:r w:rsidRPr="008F084C" w:rsidDel="008B1CE2">
          <w:delText>is</w:delText>
        </w:r>
      </w:del>
      <w:ins w:id="175" w:author="Graham Forrester" w:date="2019-12-12T17:29:00Z">
        <w:r w:rsidR="008B1CE2">
          <w:t>was</w:t>
        </w:r>
      </w:ins>
      <w:r w:rsidRPr="008F084C">
        <w:t xml:space="preserve">, however, not </w:t>
      </w:r>
      <w:del w:id="176" w:author="Graham Forrester" w:date="2019-12-12T17:29:00Z">
        <w:r w:rsidRPr="008F084C" w:rsidDel="008B1CE2">
          <w:delText xml:space="preserve">predicted </w:delText>
        </w:r>
      </w:del>
      <w:ins w:id="177" w:author="Graham Forrester" w:date="2019-12-12T17:29:00Z">
        <w:r w:rsidR="008B1CE2">
          <w:t xml:space="preserve">expected </w:t>
        </w:r>
      </w:ins>
      <w:r w:rsidRPr="008F084C">
        <w:t>to qualitatively change the surrogate-target relationship</w:t>
      </w:r>
      <w:del w:id="178" w:author="Graham Forrester" w:date="2019-12-12T17:29:00Z">
        <w:r w:rsidRPr="008F084C" w:rsidDel="008B1CE2">
          <w:delText xml:space="preserve">.  </w:delText>
        </w:r>
      </w:del>
      <w:ins w:id="179" w:author="Graham Forrester" w:date="2019-12-12T17:29:00Z">
        <w:r w:rsidR="008B1CE2">
          <w:t xml:space="preserve"> because the </w:t>
        </w:r>
      </w:ins>
      <w:del w:id="180" w:author="Graham Forrester" w:date="2019-12-12T17:29:00Z">
        <w:r w:rsidRPr="008F084C" w:rsidDel="008B1CE2">
          <w:delText xml:space="preserve">The </w:delText>
        </w:r>
      </w:del>
      <w:r w:rsidRPr="008F084C">
        <w:t xml:space="preserve">relationship between rugosity and combined richness </w:t>
      </w:r>
      <w:ins w:id="181" w:author="Graham Forrester" w:date="2019-12-12T17:29:00Z">
        <w:r w:rsidR="008B1CE2">
          <w:t>was</w:t>
        </w:r>
      </w:ins>
      <w:bookmarkStart w:id="182" w:name="_GoBack"/>
      <w:bookmarkEnd w:id="182"/>
      <w:del w:id="183" w:author="Graham Forrester" w:date="2019-12-12T17:29:00Z">
        <w:r w:rsidRPr="008F084C" w:rsidDel="008B1CE2">
          <w:delText>is</w:delText>
        </w:r>
      </w:del>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8). </w:t>
      </w:r>
      <w:r>
        <w:br w:type="page"/>
      </w:r>
    </w:p>
    <w:p w14:paraId="70B89458" w14:textId="77777777" w:rsidR="00881767" w:rsidRDefault="00A679EA" w:rsidP="00E74719">
      <w:pPr>
        <w:pStyle w:val="Heading2"/>
      </w:pPr>
      <w:bookmarkStart w:id="184" w:name="_Toc27002737"/>
      <w:commentRangeStart w:id="185"/>
      <w:commentRangeStart w:id="186"/>
      <w:r>
        <w:lastRenderedPageBreak/>
        <w:t>Discussion</w:t>
      </w:r>
      <w:commentRangeEnd w:id="185"/>
      <w:r w:rsidR="00256595">
        <w:rPr>
          <w:rStyle w:val="CommentReference"/>
          <w:b w:val="0"/>
        </w:rPr>
        <w:commentReference w:id="185"/>
      </w:r>
      <w:bookmarkEnd w:id="184"/>
      <w:commentRangeEnd w:id="186"/>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186"/>
      </w:r>
      <w:commentRangeStart w:id="187"/>
      <w:r w:rsidR="00881767">
        <w:t xml:space="preserve">We suggest that </w:t>
      </w:r>
      <w:commentRangeStart w:id="188"/>
      <w:r w:rsidR="00881767">
        <w:t>t</w:t>
      </w:r>
      <w:commentRangeEnd w:id="187"/>
      <w:r w:rsidR="00881767">
        <w:rPr>
          <w:rStyle w:val="CommentReference"/>
        </w:rPr>
        <w:commentReference w:id="187"/>
      </w:r>
      <w:r w:rsidR="00881767">
        <w:t xml:space="preserve">he use of RTU’s, although it affects estimates of absolute species richness, should </w:t>
      </w:r>
      <w:commentRangeStart w:id="189"/>
      <w:r w:rsidR="00881767">
        <w:t>not</w:t>
      </w:r>
      <w:commentRangeEnd w:id="189"/>
      <w:r w:rsidR="00881767">
        <w:rPr>
          <w:rStyle w:val="CommentReference"/>
        </w:rPr>
        <w:commentReference w:id="189"/>
      </w:r>
      <w:r w:rsidR="00881767">
        <w:t xml:space="preserve"> alter the outcome of the analysis.</w:t>
      </w:r>
      <w:commentRangeEnd w:id="188"/>
      <w:r w:rsidR="00881767">
        <w:rPr>
          <w:rStyle w:val="CommentReference"/>
        </w:rPr>
        <w:commentReference w:id="188"/>
      </w:r>
    </w:p>
    <w:p w14:paraId="55940E9F" w14:textId="45E6812B" w:rsidR="00456F8B" w:rsidRPr="002E560A" w:rsidRDefault="00A9579D" w:rsidP="00E74719">
      <w:pPr>
        <w:pStyle w:val="Heading3"/>
      </w:pPr>
      <w:commentRangeStart w:id="190"/>
      <w:r>
        <w:t>A</w:t>
      </w:r>
      <w:r w:rsidR="00456F8B" w:rsidRPr="002E560A">
        <w:t>ss</w:t>
      </w:r>
      <w:r>
        <w:t>essing surrogate effectiveness over space and time</w:t>
      </w:r>
      <w:commentRangeEnd w:id="190"/>
      <w:r w:rsidR="00F23266">
        <w:rPr>
          <w:rStyle w:val="CommentReference"/>
          <w:b w:val="0"/>
          <w:i w:val="0"/>
        </w:rPr>
        <w:commentReference w:id="190"/>
      </w:r>
    </w:p>
    <w:p w14:paraId="1613C916" w14:textId="710760FC" w:rsidR="001429E5" w:rsidRDefault="00173B03" w:rsidP="002E560A">
      <w:commentRangeStart w:id="191"/>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192"/>
      <w:commentRangeEnd w:id="192"/>
      <w:r w:rsidR="00CE687F">
        <w:rPr>
          <w:rStyle w:val="CommentReference"/>
        </w:rPr>
        <w:commentReference w:id="192"/>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93"/>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93"/>
      <w:r w:rsidR="001429E5">
        <w:rPr>
          <w:rStyle w:val="CommentReference"/>
        </w:rPr>
        <w:commentReference w:id="193"/>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94"/>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94"/>
      <w:r w:rsidR="001429E5">
        <w:rPr>
          <w:rStyle w:val="CommentReference"/>
        </w:rPr>
        <w:commentReference w:id="194"/>
      </w:r>
      <w:r w:rsidR="001429E5">
        <w:t xml:space="preserve">. </w:t>
      </w:r>
      <w:commentRangeEnd w:id="191"/>
      <w:r w:rsidR="00A948FD">
        <w:rPr>
          <w:rStyle w:val="CommentReference"/>
        </w:rPr>
        <w:commentReference w:id="191"/>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95"/>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95"/>
      <w:r w:rsidR="00030BAE">
        <w:rPr>
          <w:rStyle w:val="CommentReference"/>
        </w:rPr>
        <w:commentReference w:id="195"/>
      </w:r>
      <w:r>
        <w:t xml:space="preserve">. </w:t>
      </w:r>
      <w:r w:rsidR="006D3306">
        <w:t>Although we did</w:t>
      </w:r>
      <w:r w:rsidR="00B55564">
        <w:t xml:space="preserve"> not </w:t>
      </w:r>
      <w:r w:rsidR="006D3306">
        <w:t>include</w:t>
      </w:r>
      <w:r w:rsidR="00B55564">
        <w:t xml:space="preserve"> </w:t>
      </w:r>
      <w:commentRangeStart w:id="196"/>
      <w:r w:rsidR="00B55564">
        <w:t xml:space="preserve">fish abundance </w:t>
      </w:r>
      <w:r w:rsidR="006D3306">
        <w:t xml:space="preserve">as a target </w:t>
      </w:r>
      <w:commentRangeEnd w:id="196"/>
      <w:r w:rsidR="00CA66EB">
        <w:rPr>
          <w:rStyle w:val="CommentReference"/>
        </w:rPr>
        <w:commentReference w:id="196"/>
      </w:r>
      <w:r w:rsidR="00B55564">
        <w:t xml:space="preserve">in our results, we </w:t>
      </w:r>
      <w:r w:rsidR="006D3306">
        <w:t>did observe</w:t>
      </w:r>
      <w:r w:rsidR="00B55564">
        <w:t xml:space="preserve"> a </w:t>
      </w:r>
      <w:commentRangeStart w:id="197"/>
      <w:r w:rsidR="00B55564">
        <w:t>reduction in the number of fish species</w:t>
      </w:r>
      <w:r w:rsidR="00F011E0">
        <w:t xml:space="preserve"> and overall species</w:t>
      </w:r>
      <w:r w:rsidR="00B55564">
        <w:t xml:space="preserve"> present at l</w:t>
      </w:r>
      <w:commentRangeEnd w:id="197"/>
      <w:r w:rsidR="00CA66EB">
        <w:rPr>
          <w:rStyle w:val="CommentReference"/>
        </w:rPr>
        <w:commentReference w:id="197"/>
      </w:r>
      <w:r w:rsidR="00B55564">
        <w:t xml:space="preserve">ower </w:t>
      </w:r>
      <w:commentRangeStart w:id="198"/>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99"/>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199"/>
      <w:r w:rsidR="00562BF9">
        <w:rPr>
          <w:rStyle w:val="CommentReference"/>
        </w:rPr>
        <w:commentReference w:id="199"/>
      </w:r>
      <w:r w:rsidR="00F011E0">
        <w:t xml:space="preserve"> In other words, the abundance of the most dominant species is reduced over time. </w:t>
      </w:r>
      <w:commentRangeStart w:id="200"/>
      <w:r w:rsidR="00CF03EC">
        <w:t xml:space="preserve">The study </w:t>
      </w:r>
      <w:commentRangeEnd w:id="200"/>
      <w:r w:rsidR="00CE687F">
        <w:rPr>
          <w:rStyle w:val="CommentReference"/>
        </w:rPr>
        <w:commentReference w:id="200"/>
      </w:r>
      <w:r w:rsidR="00CF03EC">
        <w:t xml:space="preserve">mentioned </w:t>
      </w:r>
      <w:r w:rsidR="00030BAE">
        <w:t>above</w:t>
      </w:r>
      <w:r w:rsidR="00CF03EC">
        <w:t xml:space="preserve"> found the variance in rugosity observed at higher levels of coral cover wa</w:t>
      </w:r>
      <w:commentRangeEnd w:id="198"/>
      <w:r w:rsidR="00CA66EB">
        <w:rPr>
          <w:rStyle w:val="CommentReference"/>
        </w:rPr>
        <w:commentReference w:id="198"/>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201"/>
      <w:r w:rsidR="00F011E0">
        <w:t xml:space="preserve">factor affecting rugosity at </w:t>
      </w:r>
      <w:commentRangeEnd w:id="201"/>
      <w:r w:rsidR="00786229">
        <w:rPr>
          <w:rStyle w:val="CommentReference"/>
        </w:rPr>
        <w:commentReference w:id="201"/>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202"/>
      <w:r>
        <w:t xml:space="preserve">Competition over space </w:t>
      </w:r>
      <w:commentRangeEnd w:id="202"/>
      <w:r w:rsidR="00110693">
        <w:rPr>
          <w:rStyle w:val="CommentReference"/>
        </w:rPr>
        <w:commentReference w:id="202"/>
      </w:r>
      <w:r>
        <w:t xml:space="preserve">has </w:t>
      </w:r>
      <w:commentRangeStart w:id="203"/>
      <w:r>
        <w:t xml:space="preserve">been shown to be related to chemical inhibition, or allelopathy, in interspecific relationships between sponges and corals. These relationships may explain why coral cover </w:t>
      </w:r>
      <w:commentRangeEnd w:id="203"/>
      <w:r w:rsidR="00EF7402">
        <w:rPr>
          <w:rStyle w:val="CommentReference"/>
        </w:rPr>
        <w:commentReference w:id="203"/>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204"/>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204"/>
      <w:r w:rsidR="00030BAE">
        <w:rPr>
          <w:rStyle w:val="CommentReference"/>
        </w:rPr>
        <w:commentReference w:id="204"/>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205"/>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205"/>
      <w:r w:rsidR="00030BAE">
        <w:rPr>
          <w:rStyle w:val="CommentReference"/>
        </w:rPr>
        <w:commentReference w:id="205"/>
      </w:r>
      <w:r w:rsidR="00B6152E">
        <w:t xml:space="preserve">. Despite some potential benefits sponges can have on coral structures and reef nutrient cycles, even palatable sponges can outcompete corals for space by overgrowing coral structures </w:t>
      </w:r>
      <w:commentRangeStart w:id="206"/>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206"/>
      <w:r w:rsidR="00030BAE">
        <w:rPr>
          <w:rStyle w:val="CommentReference"/>
        </w:rPr>
        <w:commentReference w:id="206"/>
      </w:r>
      <w:r w:rsidR="00B6152E">
        <w:t xml:space="preserve">. Over time, the abundance of these palatable sponges has increased with the reduced </w:t>
      </w:r>
      <w:r w:rsidR="00B6152E">
        <w:lastRenderedPageBreak/>
        <w:t xml:space="preserve">abundance of spongivorous fish due to overfishing </w:t>
      </w:r>
      <w:commentRangeStart w:id="207"/>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207"/>
      <w:r w:rsidR="00030BAE">
        <w:rPr>
          <w:rStyle w:val="CommentReference"/>
        </w:rPr>
        <w:commentReference w:id="207"/>
      </w:r>
      <w:r w:rsidR="00B6152E">
        <w:t>.</w:t>
      </w:r>
      <w:r w:rsidR="00CF03EC">
        <w:t xml:space="preserve"> </w:t>
      </w:r>
    </w:p>
    <w:p w14:paraId="4016FBAF" w14:textId="3C99E920" w:rsidR="002E560A" w:rsidRDefault="00CF03EC" w:rsidP="000C2B77">
      <w:commentRangeStart w:id="208"/>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208"/>
      <w:r w:rsidR="00EF7402">
        <w:rPr>
          <w:rStyle w:val="CommentReference"/>
        </w:rPr>
        <w:commentReference w:id="208"/>
      </w:r>
    </w:p>
    <w:p w14:paraId="19C69C7D" w14:textId="77777777" w:rsidR="00B06EB3" w:rsidRPr="002E560A" w:rsidRDefault="00B06EB3" w:rsidP="00B06EB3">
      <w:pPr>
        <w:pStyle w:val="Heading3"/>
      </w:pPr>
      <w:commentRangeStart w:id="209"/>
      <w:r w:rsidRPr="002E560A">
        <w:t>Value of sponge monitoring</w:t>
      </w:r>
      <w:commentRangeEnd w:id="209"/>
      <w:r w:rsidR="00F23266">
        <w:rPr>
          <w:rStyle w:val="CommentReference"/>
          <w:b w:val="0"/>
          <w:i w:val="0"/>
        </w:rPr>
        <w:commentReference w:id="209"/>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210"/>
      <w:r w:rsidR="003D629E">
        <w:t xml:space="preserve">windward </w:t>
      </w:r>
      <w:commentRangeStart w:id="211"/>
      <w:r w:rsidR="003D629E">
        <w:t xml:space="preserve">reefs had </w:t>
      </w:r>
      <w:commentRangeEnd w:id="211"/>
      <w:r w:rsidR="00CE687F">
        <w:rPr>
          <w:rStyle w:val="CommentReference"/>
        </w:rPr>
        <w:commentReference w:id="211"/>
      </w:r>
      <w:r w:rsidR="003D629E">
        <w:t>higher coral and fish diversity than leeward reefs</w:t>
      </w:r>
      <w:commentRangeEnd w:id="210"/>
      <w:r w:rsidR="00716EBD">
        <w:rPr>
          <w:rStyle w:val="CommentReference"/>
        </w:rPr>
        <w:commentReference w:id="210"/>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212"/>
      <w:r w:rsidR="003D629E">
        <w:t xml:space="preserve">management decisions </w:t>
      </w:r>
      <w:commentRangeEnd w:id="212"/>
      <w:r w:rsidR="00CE687F">
        <w:rPr>
          <w:rStyle w:val="CommentReference"/>
        </w:rPr>
        <w:commentReference w:id="212"/>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213"/>
      <w:r w:rsidR="00B06EB3">
        <w:t xml:space="preserve">The </w:t>
      </w:r>
      <w:commentRangeEnd w:id="213"/>
      <w:r w:rsidR="00CE687F">
        <w:rPr>
          <w:rStyle w:val="CommentReference"/>
        </w:rPr>
        <w:commentReference w:id="213"/>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214"/>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215"/>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215"/>
      <w:r w:rsidR="003D629E">
        <w:rPr>
          <w:rStyle w:val="CommentReference"/>
        </w:rPr>
        <w:commentReference w:id="215"/>
      </w:r>
      <w:r w:rsidR="003D629E">
        <w:t xml:space="preserve"> and it is unlikely that all of these taxonomic groups will be adequately predicted by rugosity or coral cover alone</w:t>
      </w:r>
      <w:commentRangeEnd w:id="214"/>
      <w:r w:rsidR="00451A52">
        <w:rPr>
          <w:rStyle w:val="CommentReference"/>
        </w:rPr>
        <w:commentReference w:id="214"/>
      </w:r>
      <w:r w:rsidR="003D629E">
        <w:t xml:space="preserve">. </w:t>
      </w:r>
    </w:p>
    <w:p w14:paraId="20013237" w14:textId="4C542931" w:rsidR="003D629E" w:rsidRDefault="00B06EB3" w:rsidP="005A23E3">
      <w:commentRangeStart w:id="216"/>
      <w:r>
        <w:t>Because</w:t>
      </w:r>
      <w:commentRangeEnd w:id="216"/>
      <w:r w:rsidR="00CE687F">
        <w:rPr>
          <w:rStyle w:val="CommentReference"/>
        </w:rPr>
        <w:commentReference w:id="216"/>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217"/>
      <w:commentRangeStart w:id="218"/>
      <w:r w:rsidR="003D174D">
        <w:t xml:space="preserve">“non-umbrella” </w:t>
      </w:r>
      <w:commentRangeEnd w:id="217"/>
      <w:r w:rsidR="004862DE">
        <w:rPr>
          <w:rStyle w:val="CommentReference"/>
        </w:rPr>
        <w:commentReference w:id="217"/>
      </w:r>
      <w:commentRangeEnd w:id="218"/>
      <w:r w:rsidR="00CE687F">
        <w:rPr>
          <w:rStyle w:val="CommentReference"/>
        </w:rPr>
        <w:commentReference w:id="218"/>
      </w:r>
      <w:r w:rsidR="003D174D">
        <w:t xml:space="preserve">species can provide insight into overall site biodiversity at local scales in terrestrial ecosystems </w:t>
      </w:r>
      <w:commentRangeStart w:id="219"/>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219"/>
      <w:r w:rsidR="003D174D">
        <w:rPr>
          <w:rStyle w:val="CommentReference"/>
        </w:rPr>
        <w:commentReference w:id="219"/>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220"/>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220"/>
      <w:r w:rsidR="005A23E3">
        <w:rPr>
          <w:rStyle w:val="CommentReference"/>
        </w:rPr>
        <w:commentReference w:id="220"/>
      </w:r>
      <w:r w:rsidR="005A23E3">
        <w:t xml:space="preserve">. Therefore, diversity of these </w:t>
      </w:r>
      <w:commentRangeStart w:id="221"/>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221"/>
      <w:r w:rsidR="00B83565">
        <w:rPr>
          <w:rStyle w:val="CommentReference"/>
        </w:rPr>
        <w:commentReference w:id="221"/>
      </w:r>
      <w:r>
        <w:t xml:space="preserve">they include in their estimates. </w:t>
      </w:r>
    </w:p>
    <w:p w14:paraId="438C0587" w14:textId="77777777" w:rsidR="00446A88" w:rsidRDefault="00456F8B" w:rsidP="00446A88">
      <w:commentRangeStart w:id="222"/>
      <w:r>
        <w:t>In conclusion</w:t>
      </w:r>
      <w:commentRangeEnd w:id="222"/>
      <w:r w:rsidR="00A9579D">
        <w:rPr>
          <w:rStyle w:val="CommentReference"/>
        </w:rPr>
        <w:commentReference w:id="222"/>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223"/>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223"/>
      <w:r w:rsidR="00E23C07">
        <w:rPr>
          <w:rStyle w:val="CommentReference"/>
        </w:rPr>
        <w:commentReference w:id="223"/>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24" w:name="_Toc27002738"/>
      <w:r>
        <w:lastRenderedPageBreak/>
        <w:t>Acknowledgements</w:t>
      </w:r>
      <w:bookmarkEnd w:id="224"/>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25" w:name="_Toc27002739"/>
      <w:commentRangeStart w:id="226"/>
      <w:r>
        <w:lastRenderedPageBreak/>
        <w:t>Literature Cited</w:t>
      </w:r>
      <w:commentRangeEnd w:id="226"/>
      <w:r w:rsidR="0010177E">
        <w:rPr>
          <w:rStyle w:val="CommentReference"/>
          <w:b w:val="0"/>
        </w:rPr>
        <w:commentReference w:id="226"/>
      </w:r>
      <w:bookmarkEnd w:id="225"/>
    </w:p>
    <w:p w14:paraId="6F585688" w14:textId="5CEA1172" w:rsidR="00646CD1" w:rsidRPr="00646CD1" w:rsidRDefault="00BB1205" w:rsidP="00646CD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46CD1" w:rsidRPr="00646CD1">
        <w:rPr>
          <w:noProof/>
        </w:rPr>
        <w:t xml:space="preserve">Acosta, C., Barnes, R., &amp; McClatchey, R. (2015). Spatial discordance in fish, coral, and sponge assemblages across a Caribbean atoll reef gradient. </w:t>
      </w:r>
      <w:r w:rsidR="00646CD1" w:rsidRPr="00646CD1">
        <w:rPr>
          <w:i/>
          <w:iCs/>
          <w:noProof/>
        </w:rPr>
        <w:t>Marine Ecology</w:t>
      </w:r>
      <w:r w:rsidR="00646CD1" w:rsidRPr="00646CD1">
        <w:rPr>
          <w:noProof/>
        </w:rPr>
        <w:t xml:space="preserve">, </w:t>
      </w:r>
      <w:r w:rsidR="00646CD1" w:rsidRPr="00646CD1">
        <w:rPr>
          <w:i/>
          <w:iCs/>
          <w:noProof/>
        </w:rPr>
        <w:t>36</w:t>
      </w:r>
      <w:r w:rsidR="00646CD1" w:rsidRPr="00646CD1">
        <w:rPr>
          <w:noProof/>
        </w:rPr>
        <w:t>, 167–177.</w:t>
      </w:r>
    </w:p>
    <w:p w14:paraId="2AFC9C5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da-Villela, P. C., Sale, P. F., Gold-Bouchot, G., &amp; Kjerfve, B. (2003). </w:t>
      </w:r>
      <w:r w:rsidRPr="00646CD1">
        <w:rPr>
          <w:i/>
          <w:iCs/>
          <w:noProof/>
        </w:rPr>
        <w:t>Manual of methods for the MBRS synoptic monitoring program: Selected methods for monitoring physical and biological parameters for use in the Mesoamerican region</w:t>
      </w:r>
      <w:r w:rsidRPr="00646CD1">
        <w:rPr>
          <w:noProof/>
        </w:rPr>
        <w:t>. Belize City: Mesoamerican Barrier Reef Systems project (MBRS).</w:t>
      </w:r>
    </w:p>
    <w:p w14:paraId="38057B1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ny, G. R., Connolly, S. R., Heath, D. D., Hogan, J. D., Jones, G. P., McCook, L. J., … Williamson, D. H. (2009). Connectivity, biodiversity conservation and the design of marine reserve networks for coral reefs. </w:t>
      </w:r>
      <w:r w:rsidRPr="00646CD1">
        <w:rPr>
          <w:i/>
          <w:iCs/>
          <w:noProof/>
        </w:rPr>
        <w:t>Coral Reefs</w:t>
      </w:r>
      <w:r w:rsidRPr="00646CD1">
        <w:rPr>
          <w:noProof/>
        </w:rPr>
        <w:t xml:space="preserve">, </w:t>
      </w:r>
      <w:r w:rsidRPr="00646CD1">
        <w:rPr>
          <w:i/>
          <w:iCs/>
          <w:noProof/>
        </w:rPr>
        <w:t>28</w:t>
      </w:r>
      <w:r w:rsidRPr="00646CD1">
        <w:rPr>
          <w:noProof/>
        </w:rPr>
        <w:t>, 339–351.</w:t>
      </w:r>
    </w:p>
    <w:p w14:paraId="4550B70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Côté, I. M., Watkinson, A. R., &amp; Gill, J. A. (2011). Coral identity underpins architectural complexity on Caribbean reefs. </w:t>
      </w:r>
      <w:r w:rsidRPr="00646CD1">
        <w:rPr>
          <w:i/>
          <w:iCs/>
          <w:noProof/>
        </w:rPr>
        <w:t>Ecological Applications</w:t>
      </w:r>
      <w:r w:rsidRPr="00646CD1">
        <w:rPr>
          <w:noProof/>
        </w:rPr>
        <w:t xml:space="preserve">, </w:t>
      </w:r>
      <w:r w:rsidRPr="00646CD1">
        <w:rPr>
          <w:i/>
          <w:iCs/>
          <w:noProof/>
        </w:rPr>
        <w:t>21</w:t>
      </w:r>
      <w:r w:rsidRPr="00646CD1">
        <w:rPr>
          <w:noProof/>
        </w:rPr>
        <w:t>(6), 2223–2231.</w:t>
      </w:r>
    </w:p>
    <w:p w14:paraId="448ADA9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Gill, J. A., Côté, I. M., &amp; Watkinson, A. R. (2009). Flattening of Caribbean coral reefs: Region-wide declines in architectural complexity. </w:t>
      </w:r>
      <w:r w:rsidRPr="00646CD1">
        <w:rPr>
          <w:i/>
          <w:iCs/>
          <w:noProof/>
        </w:rPr>
        <w:t>Proceedings of the Royal Society B</w:t>
      </w:r>
      <w:r w:rsidRPr="00646CD1">
        <w:rPr>
          <w:noProof/>
        </w:rPr>
        <w:t xml:space="preserve">, </w:t>
      </w:r>
      <w:r w:rsidRPr="00646CD1">
        <w:rPr>
          <w:i/>
          <w:iCs/>
          <w:noProof/>
        </w:rPr>
        <w:t>276</w:t>
      </w:r>
      <w:r w:rsidRPr="00646CD1">
        <w:rPr>
          <w:noProof/>
        </w:rPr>
        <w:t>, 3019–3025.</w:t>
      </w:r>
    </w:p>
    <w:p w14:paraId="1DF1AD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nderson, M. J., Diebel, C. E., Blom, W. M., &amp; Landers, T. J. (2005). Consistency and variation in kelp holdfast assemblages: Spatial patterns of biodiversity for the major phyla at different taxonomic resolutions. </w:t>
      </w:r>
      <w:r w:rsidRPr="00646CD1">
        <w:rPr>
          <w:i/>
          <w:iCs/>
          <w:noProof/>
        </w:rPr>
        <w:t>Journal of Experimental Marine Biology and Ecology</w:t>
      </w:r>
      <w:r w:rsidRPr="00646CD1">
        <w:rPr>
          <w:noProof/>
        </w:rPr>
        <w:t xml:space="preserve">, </w:t>
      </w:r>
      <w:r w:rsidRPr="00646CD1">
        <w:rPr>
          <w:i/>
          <w:iCs/>
          <w:noProof/>
        </w:rPr>
        <w:t>320</w:t>
      </w:r>
      <w:r w:rsidRPr="00646CD1">
        <w:rPr>
          <w:noProof/>
        </w:rPr>
        <w:t>, 35–56.</w:t>
      </w:r>
    </w:p>
    <w:p w14:paraId="5B879FE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ll, J. J. (2008). The functional roles of marine sponges. </w:t>
      </w:r>
      <w:r w:rsidRPr="00646CD1">
        <w:rPr>
          <w:i/>
          <w:iCs/>
          <w:noProof/>
        </w:rPr>
        <w:t>Estuarine, Coastal and Shelf Science</w:t>
      </w:r>
      <w:r w:rsidRPr="00646CD1">
        <w:rPr>
          <w:noProof/>
        </w:rPr>
        <w:t xml:space="preserve">, </w:t>
      </w:r>
      <w:r w:rsidRPr="00646CD1">
        <w:rPr>
          <w:i/>
          <w:iCs/>
          <w:noProof/>
        </w:rPr>
        <w:t>79</w:t>
      </w:r>
      <w:r w:rsidRPr="00646CD1">
        <w:rPr>
          <w:noProof/>
        </w:rPr>
        <w:t>, 341–353.</w:t>
      </w:r>
    </w:p>
    <w:p w14:paraId="7D0E9A96"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Bellwood, D. R., Hughes, T. P., Folke, C., &amp; Nyström, M. (2004). Confronting the coral reef crisis. </w:t>
      </w:r>
      <w:r w:rsidRPr="00646CD1">
        <w:rPr>
          <w:i/>
          <w:iCs/>
          <w:noProof/>
        </w:rPr>
        <w:t>Nature</w:t>
      </w:r>
      <w:r w:rsidRPr="00646CD1">
        <w:rPr>
          <w:noProof/>
        </w:rPr>
        <w:t xml:space="preserve">, </w:t>
      </w:r>
      <w:r w:rsidRPr="00646CD1">
        <w:rPr>
          <w:i/>
          <w:iCs/>
          <w:noProof/>
        </w:rPr>
        <w:t>429</w:t>
      </w:r>
      <w:r w:rsidRPr="00646CD1">
        <w:rPr>
          <w:noProof/>
        </w:rPr>
        <w:t>, 827–833.</w:t>
      </w:r>
    </w:p>
    <w:p w14:paraId="344D70B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man, J., Burton, M., Gibbs, R., Lock, K., Newman, P., Jones, J., &amp; Bell, J. (2013). Testing the suitability of a morphological monitoring approach for identifying temporal variability in a temperate sponge assemblage. </w:t>
      </w:r>
      <w:r w:rsidRPr="00646CD1">
        <w:rPr>
          <w:i/>
          <w:iCs/>
          <w:noProof/>
        </w:rPr>
        <w:t>Journal for Nature Conservation</w:t>
      </w:r>
      <w:r w:rsidRPr="00646CD1">
        <w:rPr>
          <w:noProof/>
        </w:rPr>
        <w:t xml:space="preserve">, </w:t>
      </w:r>
      <w:r w:rsidRPr="00646CD1">
        <w:rPr>
          <w:i/>
          <w:iCs/>
          <w:noProof/>
        </w:rPr>
        <w:t>21</w:t>
      </w:r>
      <w:r w:rsidRPr="00646CD1">
        <w:rPr>
          <w:noProof/>
        </w:rPr>
        <w:t>, 173–182.</w:t>
      </w:r>
    </w:p>
    <w:p w14:paraId="19EAF3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nard, A. T. F., Götz, A., Kerwath, S. E., &amp; Wilke, C. G. (2013). Observer bias and detection probability in underwater visual census of fish assemblages measured with independent double-observers. </w:t>
      </w:r>
      <w:r w:rsidRPr="00646CD1">
        <w:rPr>
          <w:i/>
          <w:iCs/>
          <w:noProof/>
        </w:rPr>
        <w:t>Journal of Experimental Marine Biology and Ecology</w:t>
      </w:r>
      <w:r w:rsidRPr="00646CD1">
        <w:rPr>
          <w:noProof/>
        </w:rPr>
        <w:t xml:space="preserve">, </w:t>
      </w:r>
      <w:r w:rsidRPr="00646CD1">
        <w:rPr>
          <w:i/>
          <w:iCs/>
          <w:noProof/>
        </w:rPr>
        <w:t>443</w:t>
      </w:r>
      <w:r w:rsidRPr="00646CD1">
        <w:rPr>
          <w:noProof/>
        </w:rPr>
        <w:t>, 75–84.</w:t>
      </w:r>
    </w:p>
    <w:p w14:paraId="6589849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vilacqua, S., Mistri, M., Terlizzi, A., &amp; Munari, C. (2018). Assessing the effectiveness of surrogates for species over time: Evidence from decadal monitoring of a Mediterranean transitional water ecosystem. </w:t>
      </w:r>
      <w:r w:rsidRPr="00646CD1">
        <w:rPr>
          <w:i/>
          <w:iCs/>
          <w:noProof/>
        </w:rPr>
        <w:t>Marine Pollution Bulletin</w:t>
      </w:r>
      <w:r w:rsidRPr="00646CD1">
        <w:rPr>
          <w:noProof/>
        </w:rPr>
        <w:t xml:space="preserve">, </w:t>
      </w:r>
      <w:r w:rsidRPr="00646CD1">
        <w:rPr>
          <w:i/>
          <w:iCs/>
          <w:noProof/>
        </w:rPr>
        <w:t>131</w:t>
      </w:r>
      <w:r w:rsidRPr="00646CD1">
        <w:rPr>
          <w:noProof/>
        </w:rPr>
        <w:t>, 507–514.</w:t>
      </w:r>
    </w:p>
    <w:p w14:paraId="67B0BF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lake, J. G., &amp; Loiselle, B. A. (2000). Diversity of birds along an elevational gradient in the Cordillera Central, Costa Rica. </w:t>
      </w:r>
      <w:r w:rsidRPr="00646CD1">
        <w:rPr>
          <w:i/>
          <w:iCs/>
          <w:noProof/>
        </w:rPr>
        <w:t>The Auk</w:t>
      </w:r>
      <w:r w:rsidRPr="00646CD1">
        <w:rPr>
          <w:noProof/>
        </w:rPr>
        <w:t xml:space="preserve">, </w:t>
      </w:r>
      <w:r w:rsidRPr="00646CD1">
        <w:rPr>
          <w:i/>
          <w:iCs/>
          <w:noProof/>
        </w:rPr>
        <w:t>117</w:t>
      </w:r>
      <w:r w:rsidRPr="00646CD1">
        <w:rPr>
          <w:noProof/>
        </w:rPr>
        <w:t>(3), 663–686.</w:t>
      </w:r>
    </w:p>
    <w:p w14:paraId="02BF682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urnham, K. P., &amp; Anderson, D. R. (2002). </w:t>
      </w:r>
      <w:r w:rsidRPr="00646CD1">
        <w:rPr>
          <w:i/>
          <w:iCs/>
          <w:noProof/>
        </w:rPr>
        <w:t>Model selection and inference: A practical information-theoretic approach</w:t>
      </w:r>
      <w:r w:rsidRPr="00646CD1">
        <w:rPr>
          <w:noProof/>
        </w:rPr>
        <w:t xml:space="preserve"> (2nd ed.). New York, New York: Springer-Verla.</w:t>
      </w:r>
    </w:p>
    <w:p w14:paraId="040B421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anfield, R. H. (1941). Application of the line interception method in sampling range vegetation. </w:t>
      </w:r>
      <w:r w:rsidRPr="00646CD1">
        <w:rPr>
          <w:i/>
          <w:iCs/>
          <w:noProof/>
        </w:rPr>
        <w:t>Journal of Forestry</w:t>
      </w:r>
      <w:r w:rsidRPr="00646CD1">
        <w:rPr>
          <w:noProof/>
        </w:rPr>
        <w:t xml:space="preserve">, </w:t>
      </w:r>
      <w:r w:rsidRPr="00646CD1">
        <w:rPr>
          <w:i/>
          <w:iCs/>
          <w:noProof/>
        </w:rPr>
        <w:t>39</w:t>
      </w:r>
      <w:r w:rsidRPr="00646CD1">
        <w:rPr>
          <w:noProof/>
        </w:rPr>
        <w:t>, 388–394.</w:t>
      </w:r>
    </w:p>
    <w:p w14:paraId="3EF410E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olwell, R. K., &amp; Coddington, J. A. (1994). Estimating terrestrial biodiversity through extrapolation. </w:t>
      </w:r>
      <w:r w:rsidRPr="00646CD1">
        <w:rPr>
          <w:i/>
          <w:iCs/>
          <w:noProof/>
        </w:rPr>
        <w:t>Philosophical Transactions of the Royal Society B</w:t>
      </w:r>
      <w:r w:rsidRPr="00646CD1">
        <w:rPr>
          <w:noProof/>
        </w:rPr>
        <w:t xml:space="preserve">, </w:t>
      </w:r>
      <w:r w:rsidRPr="00646CD1">
        <w:rPr>
          <w:i/>
          <w:iCs/>
          <w:noProof/>
        </w:rPr>
        <w:t>345</w:t>
      </w:r>
      <w:r w:rsidRPr="00646CD1">
        <w:rPr>
          <w:noProof/>
        </w:rPr>
        <w:t>, 101–118.</w:t>
      </w:r>
    </w:p>
    <w:p w14:paraId="34385702"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Comeau, S., Lantz, C. A., Edmunds, P. J., &amp; Carpenter, R. C. (2016). Framework of barrier reefs threatened by ocean acidification. </w:t>
      </w:r>
      <w:r w:rsidRPr="00646CD1">
        <w:rPr>
          <w:i/>
          <w:iCs/>
          <w:noProof/>
        </w:rPr>
        <w:t>Global Change Biology</w:t>
      </w:r>
      <w:r w:rsidRPr="00646CD1">
        <w:rPr>
          <w:noProof/>
        </w:rPr>
        <w:t xml:space="preserve">, </w:t>
      </w:r>
      <w:r w:rsidRPr="00646CD1">
        <w:rPr>
          <w:i/>
          <w:iCs/>
          <w:noProof/>
        </w:rPr>
        <w:t>22</w:t>
      </w:r>
      <w:r w:rsidRPr="00646CD1">
        <w:rPr>
          <w:noProof/>
        </w:rPr>
        <w:t>, 1225–1234.</w:t>
      </w:r>
    </w:p>
    <w:p w14:paraId="706EC0A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arling, E. S., Graham, N. A. J., Januchowski-Hartley, F. A., Nash, K. L., Pratchett, M. S., &amp; Wilson, S. K. (2017). Relationships between structural complexity, coral traits, and reef fish assemblages. </w:t>
      </w:r>
      <w:r w:rsidRPr="00646CD1">
        <w:rPr>
          <w:i/>
          <w:iCs/>
          <w:noProof/>
        </w:rPr>
        <w:t>Coral Reefs</w:t>
      </w:r>
      <w:r w:rsidRPr="00646CD1">
        <w:rPr>
          <w:noProof/>
        </w:rPr>
        <w:t xml:space="preserve">, </w:t>
      </w:r>
      <w:r w:rsidRPr="00646CD1">
        <w:rPr>
          <w:i/>
          <w:iCs/>
          <w:noProof/>
        </w:rPr>
        <w:t>36</w:t>
      </w:r>
      <w:r w:rsidRPr="00646CD1">
        <w:rPr>
          <w:noProof/>
        </w:rPr>
        <w:t>, 561–575.</w:t>
      </w:r>
    </w:p>
    <w:p w14:paraId="63E22AE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iner, K., Bik, H. M., Mächler, E., Seymour, M., Lacoursière-Roussel, A., Altermatt, F., … Bernatchez, L. (2017). Environmental DNA metabarcoding: Transforming how we survey animal and plant communities. </w:t>
      </w:r>
      <w:r w:rsidRPr="00646CD1">
        <w:rPr>
          <w:i/>
          <w:iCs/>
          <w:noProof/>
        </w:rPr>
        <w:t>Molecular Ecology</w:t>
      </w:r>
      <w:r w:rsidRPr="00646CD1">
        <w:rPr>
          <w:noProof/>
        </w:rPr>
        <w:t xml:space="preserve">, </w:t>
      </w:r>
      <w:r w:rsidRPr="00646CD1">
        <w:rPr>
          <w:i/>
          <w:iCs/>
          <w:noProof/>
        </w:rPr>
        <w:t>26</w:t>
      </w:r>
      <w:r w:rsidRPr="00646CD1">
        <w:rPr>
          <w:noProof/>
        </w:rPr>
        <w:t>, 5872–5895.</w:t>
      </w:r>
    </w:p>
    <w:p w14:paraId="76949E08"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rraik, J. G. B., Closs, G. P., Dickinson, K. J. M., Sirvid, P., Barratt, B. I. P., &amp; Patrick, B. H. (2002). Arthropod morphospecies versus taxonomic species: A case study with Araneae, Coleoptera, and Lepidoptera. </w:t>
      </w:r>
      <w:r w:rsidRPr="00646CD1">
        <w:rPr>
          <w:i/>
          <w:iCs/>
          <w:noProof/>
        </w:rPr>
        <w:t>Conservation Biology</w:t>
      </w:r>
      <w:r w:rsidRPr="00646CD1">
        <w:rPr>
          <w:noProof/>
        </w:rPr>
        <w:t xml:space="preserve">, </w:t>
      </w:r>
      <w:r w:rsidRPr="00646CD1">
        <w:rPr>
          <w:i/>
          <w:iCs/>
          <w:noProof/>
        </w:rPr>
        <w:t>16</w:t>
      </w:r>
      <w:r w:rsidRPr="00646CD1">
        <w:rPr>
          <w:noProof/>
        </w:rPr>
        <w:t>(4), 1015–1023.</w:t>
      </w:r>
    </w:p>
    <w:p w14:paraId="3E7F89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obson, A., Lodge, D., Alder, J., Cumming, G. S., Keymer, J., McGlade, J., … Xenopoulos, M. A. (2006). Habitat loss, trophic collapse, and the decline of ecosystem services. </w:t>
      </w:r>
      <w:r w:rsidRPr="00646CD1">
        <w:rPr>
          <w:i/>
          <w:iCs/>
          <w:noProof/>
        </w:rPr>
        <w:t>Ecology</w:t>
      </w:r>
      <w:r w:rsidRPr="00646CD1">
        <w:rPr>
          <w:noProof/>
        </w:rPr>
        <w:t xml:space="preserve">, </w:t>
      </w:r>
      <w:r w:rsidRPr="00646CD1">
        <w:rPr>
          <w:i/>
          <w:iCs/>
          <w:noProof/>
        </w:rPr>
        <w:t>87</w:t>
      </w:r>
      <w:r w:rsidRPr="00646CD1">
        <w:rPr>
          <w:noProof/>
        </w:rPr>
        <w:t>(8), 1915–1924.</w:t>
      </w:r>
    </w:p>
    <w:p w14:paraId="3DB794A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elli, P., &amp; Obrist, M. K. (2003). Biodiversity indicators: The choice of values and measures. </w:t>
      </w:r>
      <w:r w:rsidRPr="00646CD1">
        <w:rPr>
          <w:i/>
          <w:iCs/>
          <w:noProof/>
        </w:rPr>
        <w:t>Agriculture, Ecosystems and Environment</w:t>
      </w:r>
      <w:r w:rsidRPr="00646CD1">
        <w:rPr>
          <w:noProof/>
        </w:rPr>
        <w:t xml:space="preserve">, </w:t>
      </w:r>
      <w:r w:rsidRPr="00646CD1">
        <w:rPr>
          <w:i/>
          <w:iCs/>
          <w:noProof/>
        </w:rPr>
        <w:t>98</w:t>
      </w:r>
      <w:r w:rsidRPr="00646CD1">
        <w:rPr>
          <w:noProof/>
        </w:rPr>
        <w:t>, 87–98.</w:t>
      </w:r>
    </w:p>
    <w:p w14:paraId="46CE815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ffy, J. E. (2009). Why biodiversity is important to the functioning of real-world ecosystems. </w:t>
      </w:r>
      <w:r w:rsidRPr="00646CD1">
        <w:rPr>
          <w:i/>
          <w:iCs/>
          <w:noProof/>
        </w:rPr>
        <w:t>Frontiers in Ecology and the Environment</w:t>
      </w:r>
      <w:r w:rsidRPr="00646CD1">
        <w:rPr>
          <w:noProof/>
        </w:rPr>
        <w:t xml:space="preserve">, </w:t>
      </w:r>
      <w:r w:rsidRPr="00646CD1">
        <w:rPr>
          <w:i/>
          <w:iCs/>
          <w:noProof/>
        </w:rPr>
        <w:t>7</w:t>
      </w:r>
      <w:r w:rsidRPr="00646CD1">
        <w:rPr>
          <w:noProof/>
        </w:rPr>
        <w:t>(8), 437–444.</w:t>
      </w:r>
    </w:p>
    <w:p w14:paraId="7B45BD8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glington, S. M., Noble, D. G., &amp; Fuller, R. J. (2012). A meta-analysis of spatial relationships in species richness across taxa: Birds as indicators of wider </w:t>
      </w:r>
      <w:r w:rsidRPr="00646CD1">
        <w:rPr>
          <w:noProof/>
        </w:rPr>
        <w:lastRenderedPageBreak/>
        <w:t xml:space="preserve">biodiversity in temperate regions. </w:t>
      </w:r>
      <w:r w:rsidRPr="00646CD1">
        <w:rPr>
          <w:i/>
          <w:iCs/>
          <w:noProof/>
        </w:rPr>
        <w:t>Journal for Nature Conservation</w:t>
      </w:r>
      <w:r w:rsidRPr="00646CD1">
        <w:rPr>
          <w:noProof/>
        </w:rPr>
        <w:t xml:space="preserve">, </w:t>
      </w:r>
      <w:r w:rsidRPr="00646CD1">
        <w:rPr>
          <w:i/>
          <w:iCs/>
          <w:noProof/>
        </w:rPr>
        <w:t>20</w:t>
      </w:r>
      <w:r w:rsidRPr="00646CD1">
        <w:rPr>
          <w:noProof/>
        </w:rPr>
        <w:t>, 301–309.</w:t>
      </w:r>
    </w:p>
    <w:p w14:paraId="3D85B2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hrlich, P. R., &amp; Wilson, E. O. (1991). Biodiversity studies: Science and policy. </w:t>
      </w:r>
      <w:r w:rsidRPr="00646CD1">
        <w:rPr>
          <w:i/>
          <w:iCs/>
          <w:noProof/>
        </w:rPr>
        <w:t>Science</w:t>
      </w:r>
      <w:r w:rsidRPr="00646CD1">
        <w:rPr>
          <w:noProof/>
        </w:rPr>
        <w:t xml:space="preserve">, </w:t>
      </w:r>
      <w:r w:rsidRPr="00646CD1">
        <w:rPr>
          <w:i/>
          <w:iCs/>
          <w:noProof/>
        </w:rPr>
        <w:t>253</w:t>
      </w:r>
      <w:r w:rsidRPr="00646CD1">
        <w:rPr>
          <w:noProof/>
        </w:rPr>
        <w:t>(5021), 758–762.</w:t>
      </w:r>
    </w:p>
    <w:p w14:paraId="4D13130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mslie, M. J., Cheal, A. J., MacNeil, M. A., Miller, I. R., &amp; Sweatman, H. P. A. (2018). Reef fish communities are spooked by scuba surveys and may take hours to recover. </w:t>
      </w:r>
      <w:r w:rsidRPr="00646CD1">
        <w:rPr>
          <w:i/>
          <w:iCs/>
          <w:noProof/>
        </w:rPr>
        <w:t>PeerJ</w:t>
      </w:r>
      <w:r w:rsidRPr="00646CD1">
        <w:rPr>
          <w:noProof/>
        </w:rPr>
        <w:t>.</w:t>
      </w:r>
    </w:p>
    <w:p w14:paraId="6FCE5AC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Forrester, G., Baily, P., Conetta, D., Forrester, L., Kintzing, E., &amp; Jarecki, L. (2015). Comparing monitoring data collected by volunteers and professionals shows that citizen scientists can detect long-term change on coral reefs. </w:t>
      </w:r>
      <w:r w:rsidRPr="00646CD1">
        <w:rPr>
          <w:i/>
          <w:iCs/>
          <w:noProof/>
        </w:rPr>
        <w:t>Journal for Nature Conservation</w:t>
      </w:r>
      <w:r w:rsidRPr="00646CD1">
        <w:rPr>
          <w:noProof/>
        </w:rPr>
        <w:t xml:space="preserve">, </w:t>
      </w:r>
      <w:r w:rsidRPr="00646CD1">
        <w:rPr>
          <w:i/>
          <w:iCs/>
          <w:noProof/>
        </w:rPr>
        <w:t>24</w:t>
      </w:r>
      <w:r w:rsidRPr="00646CD1">
        <w:rPr>
          <w:noProof/>
        </w:rPr>
        <w:t>, 1–9.</w:t>
      </w:r>
    </w:p>
    <w:p w14:paraId="5A7D263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ardner, T. A., Côté, I. M., Gill, J. A., Grant, A., &amp; Watkinson, A. R. (2003). Long-term region-wide declines in Caribbean corals. </w:t>
      </w:r>
      <w:r w:rsidRPr="00646CD1">
        <w:rPr>
          <w:i/>
          <w:iCs/>
          <w:noProof/>
        </w:rPr>
        <w:t>Science</w:t>
      </w:r>
      <w:r w:rsidRPr="00646CD1">
        <w:rPr>
          <w:noProof/>
        </w:rPr>
        <w:t xml:space="preserve">, </w:t>
      </w:r>
      <w:r w:rsidRPr="00646CD1">
        <w:rPr>
          <w:i/>
          <w:iCs/>
          <w:noProof/>
        </w:rPr>
        <w:t>301</w:t>
      </w:r>
      <w:r w:rsidRPr="00646CD1">
        <w:rPr>
          <w:noProof/>
        </w:rPr>
        <w:t>, 958–960.</w:t>
      </w:r>
    </w:p>
    <w:p w14:paraId="0E30B09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erlach, J., Samways, M., &amp; Pryke, J. (2013). Terrestrial invertebrates as bioindicators: An overview of available taxonomic groups. </w:t>
      </w:r>
      <w:r w:rsidRPr="00646CD1">
        <w:rPr>
          <w:i/>
          <w:iCs/>
          <w:noProof/>
        </w:rPr>
        <w:t>Journal of Insect Conservation</w:t>
      </w:r>
      <w:r w:rsidRPr="00646CD1">
        <w:rPr>
          <w:noProof/>
        </w:rPr>
        <w:t xml:space="preserve">, </w:t>
      </w:r>
      <w:r w:rsidRPr="00646CD1">
        <w:rPr>
          <w:i/>
          <w:iCs/>
          <w:noProof/>
        </w:rPr>
        <w:t>17</w:t>
      </w:r>
      <w:r w:rsidRPr="00646CD1">
        <w:rPr>
          <w:noProof/>
        </w:rPr>
        <w:t>(4), 831–850.</w:t>
      </w:r>
    </w:p>
    <w:p w14:paraId="7CF2DD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ill, D. A., Schuhmann, P. W., &amp; Oxenford, H. A. (2015). Recreational diver preferences for reef fish attributes: Economic implications of future change. </w:t>
      </w:r>
      <w:r w:rsidRPr="00646CD1">
        <w:rPr>
          <w:i/>
          <w:iCs/>
          <w:noProof/>
        </w:rPr>
        <w:t>Ecological Economics</w:t>
      </w:r>
      <w:r w:rsidRPr="00646CD1">
        <w:rPr>
          <w:noProof/>
        </w:rPr>
        <w:t xml:space="preserve">, </w:t>
      </w:r>
      <w:r w:rsidRPr="00646CD1">
        <w:rPr>
          <w:i/>
          <w:iCs/>
          <w:noProof/>
        </w:rPr>
        <w:t>111</w:t>
      </w:r>
      <w:r w:rsidRPr="00646CD1">
        <w:rPr>
          <w:noProof/>
        </w:rPr>
        <w:t>, 48–57.</w:t>
      </w:r>
    </w:p>
    <w:p w14:paraId="0C1554E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ham, N. A. J., Wilson, S. K., Jennings, S., Polunin, N. V. C., Bijoux, J. P., &amp; Robinson, J. (2006). Dynamic fragility of oceanic coral reef ecosystems. </w:t>
      </w:r>
      <w:r w:rsidRPr="00646CD1">
        <w:rPr>
          <w:i/>
          <w:iCs/>
          <w:noProof/>
        </w:rPr>
        <w:t>Proceedings of the National Academy of Sciences of the United States of America</w:t>
      </w:r>
      <w:r w:rsidRPr="00646CD1">
        <w:rPr>
          <w:noProof/>
        </w:rPr>
        <w:t xml:space="preserve">, </w:t>
      </w:r>
      <w:r w:rsidRPr="00646CD1">
        <w:rPr>
          <w:i/>
          <w:iCs/>
          <w:noProof/>
        </w:rPr>
        <w:t>103</w:t>
      </w:r>
      <w:r w:rsidRPr="00646CD1">
        <w:rPr>
          <w:noProof/>
        </w:rPr>
        <w:t>(22), 8425–8429.</w:t>
      </w:r>
    </w:p>
    <w:p w14:paraId="29668D7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twicke, B., &amp; Speight, M. R. (2005). The relationship between fish species </w:t>
      </w:r>
      <w:r w:rsidRPr="00646CD1">
        <w:rPr>
          <w:noProof/>
        </w:rPr>
        <w:lastRenderedPageBreak/>
        <w:t xml:space="preserve">richness, abundance and habitat complexity in a range of shallow tropical marine habitats. </w:t>
      </w:r>
      <w:r w:rsidRPr="00646CD1">
        <w:rPr>
          <w:i/>
          <w:iCs/>
          <w:noProof/>
        </w:rPr>
        <w:t>Journal of Fish Biology</w:t>
      </w:r>
      <w:r w:rsidRPr="00646CD1">
        <w:rPr>
          <w:noProof/>
        </w:rPr>
        <w:t xml:space="preserve">, </w:t>
      </w:r>
      <w:r w:rsidRPr="00646CD1">
        <w:rPr>
          <w:i/>
          <w:iCs/>
          <w:noProof/>
        </w:rPr>
        <w:t>66</w:t>
      </w:r>
      <w:r w:rsidRPr="00646CD1">
        <w:rPr>
          <w:noProof/>
        </w:rPr>
        <w:t>, 650–667.</w:t>
      </w:r>
    </w:p>
    <w:p w14:paraId="5E4DD18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irst, A. J. (2008). Surrogate measures for assessing cryptic faunal biodiversity on macroalgal-dominated subtidal reefs. </w:t>
      </w:r>
      <w:r w:rsidRPr="00646CD1">
        <w:rPr>
          <w:i/>
          <w:iCs/>
          <w:noProof/>
        </w:rPr>
        <w:t>Biological Conservation</w:t>
      </w:r>
      <w:r w:rsidRPr="00646CD1">
        <w:rPr>
          <w:noProof/>
        </w:rPr>
        <w:t xml:space="preserve">, </w:t>
      </w:r>
      <w:r w:rsidRPr="00646CD1">
        <w:rPr>
          <w:i/>
          <w:iCs/>
          <w:noProof/>
        </w:rPr>
        <w:t>141</w:t>
      </w:r>
      <w:r w:rsidRPr="00646CD1">
        <w:rPr>
          <w:noProof/>
        </w:rPr>
        <w:t>, 211–220.</w:t>
      </w:r>
    </w:p>
    <w:p w14:paraId="6A6B932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1994). Catastrophes, phase shifts, and large-scale degradation of a Caribbean coral reef. </w:t>
      </w:r>
      <w:r w:rsidRPr="00646CD1">
        <w:rPr>
          <w:i/>
          <w:iCs/>
          <w:noProof/>
        </w:rPr>
        <w:t>Science</w:t>
      </w:r>
      <w:r w:rsidRPr="00646CD1">
        <w:rPr>
          <w:noProof/>
        </w:rPr>
        <w:t xml:space="preserve">, </w:t>
      </w:r>
      <w:r w:rsidRPr="00646CD1">
        <w:rPr>
          <w:i/>
          <w:iCs/>
          <w:noProof/>
        </w:rPr>
        <w:t>265</w:t>
      </w:r>
      <w:r w:rsidRPr="00646CD1">
        <w:rPr>
          <w:noProof/>
        </w:rPr>
        <w:t>(5178), 1547–1551.</w:t>
      </w:r>
    </w:p>
    <w:p w14:paraId="3BF88B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Kerry, J. T., Álvarez-Noriega, M., Álvarez-Romero, J. G., Anderson, K. D., Baird, A. H., … Wilson, S. K. (2017). Global warming and recurrent mass bleaching of corals. </w:t>
      </w:r>
      <w:r w:rsidRPr="00646CD1">
        <w:rPr>
          <w:i/>
          <w:iCs/>
          <w:noProof/>
        </w:rPr>
        <w:t>Nature</w:t>
      </w:r>
      <w:r w:rsidRPr="00646CD1">
        <w:rPr>
          <w:noProof/>
        </w:rPr>
        <w:t xml:space="preserve">, </w:t>
      </w:r>
      <w:r w:rsidRPr="00646CD1">
        <w:rPr>
          <w:i/>
          <w:iCs/>
          <w:noProof/>
        </w:rPr>
        <w:t>543</w:t>
      </w:r>
      <w:r w:rsidRPr="00646CD1">
        <w:rPr>
          <w:noProof/>
        </w:rPr>
        <w:t>, 373–377.</w:t>
      </w:r>
    </w:p>
    <w:p w14:paraId="491C86EB" w14:textId="77777777" w:rsidR="00646CD1" w:rsidRPr="00646CD1" w:rsidRDefault="00646CD1" w:rsidP="00646CD1">
      <w:pPr>
        <w:widowControl w:val="0"/>
        <w:autoSpaceDE w:val="0"/>
        <w:autoSpaceDN w:val="0"/>
        <w:adjustRightInd w:val="0"/>
        <w:ind w:left="480" w:hanging="480"/>
        <w:rPr>
          <w:noProof/>
        </w:rPr>
      </w:pPr>
      <w:r w:rsidRPr="00646CD1">
        <w:rPr>
          <w:noProof/>
        </w:rPr>
        <w:t>Jackson, J., Donovan, M., Cramer, K., &amp; Lam, V. (2014). Status and trends of Caribbean coral reefs: 1970-2012. Washington, D.C.</w:t>
      </w:r>
    </w:p>
    <w:p w14:paraId="6670C95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ennings, S., &amp; Polunin, N. V. C. (1996). Impacts of fishing on tropical reef ecosystems. </w:t>
      </w:r>
      <w:r w:rsidRPr="00646CD1">
        <w:rPr>
          <w:i/>
          <w:iCs/>
          <w:noProof/>
        </w:rPr>
        <w:t>Ambio</w:t>
      </w:r>
      <w:r w:rsidRPr="00646CD1">
        <w:rPr>
          <w:noProof/>
        </w:rPr>
        <w:t xml:space="preserve">, </w:t>
      </w:r>
      <w:r w:rsidRPr="00646CD1">
        <w:rPr>
          <w:i/>
          <w:iCs/>
          <w:noProof/>
        </w:rPr>
        <w:t>25</w:t>
      </w:r>
      <w:r w:rsidRPr="00646CD1">
        <w:rPr>
          <w:noProof/>
        </w:rPr>
        <w:t>(1), 44–49.</w:t>
      </w:r>
    </w:p>
    <w:p w14:paraId="0FE85AD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ones, G. P., Almany, G. R., Russ, G. R., Sale, P. F., Steneck, R. S., Van Oppen, M. J. H., &amp; Willis, B. L. (2009). Larval retention and connectivity among populations of corals and reef fishes: History, advances and challenges. </w:t>
      </w:r>
      <w:r w:rsidRPr="00646CD1">
        <w:rPr>
          <w:i/>
          <w:iCs/>
          <w:noProof/>
        </w:rPr>
        <w:t>Coral Reefs</w:t>
      </w:r>
      <w:r w:rsidRPr="00646CD1">
        <w:rPr>
          <w:noProof/>
        </w:rPr>
        <w:t xml:space="preserve">, </w:t>
      </w:r>
      <w:r w:rsidRPr="00646CD1">
        <w:rPr>
          <w:i/>
          <w:iCs/>
          <w:noProof/>
        </w:rPr>
        <w:t>28</w:t>
      </w:r>
      <w:r w:rsidRPr="00646CD1">
        <w:rPr>
          <w:noProof/>
        </w:rPr>
        <w:t>, 307–325.</w:t>
      </w:r>
    </w:p>
    <w:p w14:paraId="5FF1638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Kati, V., Devillers, P., Dufrêne, M., Legakis, A., Vokou, D., &amp; Lebrun, P. (2004). Testing the value of six taxonomic groups as biodiversity indicators at a local scale. </w:t>
      </w:r>
      <w:r w:rsidRPr="00646CD1">
        <w:rPr>
          <w:i/>
          <w:iCs/>
          <w:noProof/>
        </w:rPr>
        <w:t>Conservation Biology</w:t>
      </w:r>
      <w:r w:rsidRPr="00646CD1">
        <w:rPr>
          <w:noProof/>
        </w:rPr>
        <w:t xml:space="preserve">, </w:t>
      </w:r>
      <w:r w:rsidRPr="00646CD1">
        <w:rPr>
          <w:i/>
          <w:iCs/>
          <w:noProof/>
        </w:rPr>
        <w:t>18</w:t>
      </w:r>
      <w:r w:rsidRPr="00646CD1">
        <w:rPr>
          <w:noProof/>
        </w:rPr>
        <w:t>(3), 667–675.</w:t>
      </w:r>
    </w:p>
    <w:p w14:paraId="4A8373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am, T. Y., Fletcher, C., Ramage, B. S., Doll, H. M., Joann, C. L., Nur-Zati, A. M., … Potts, M. D. (2014). Using Habitat Characteristics to Predict Faunal Diversity in Tropical Production Forests. </w:t>
      </w:r>
      <w:r w:rsidRPr="00646CD1">
        <w:rPr>
          <w:i/>
          <w:iCs/>
          <w:noProof/>
        </w:rPr>
        <w:t>Biotropica</w:t>
      </w:r>
      <w:r w:rsidRPr="00646CD1">
        <w:rPr>
          <w:noProof/>
        </w:rPr>
        <w:t xml:space="preserve">, </w:t>
      </w:r>
      <w:r w:rsidRPr="00646CD1">
        <w:rPr>
          <w:i/>
          <w:iCs/>
          <w:noProof/>
        </w:rPr>
        <w:t>46</w:t>
      </w:r>
      <w:r w:rsidRPr="00646CD1">
        <w:rPr>
          <w:noProof/>
        </w:rPr>
        <w:t>(1), 50–57.</w:t>
      </w:r>
    </w:p>
    <w:p w14:paraId="2FE0B699"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Lewandowski, A. S., Noss, R. F., &amp; Parsons, D. R. (2010). The effectiveness of surrogate taxa for the representation of biodiversity. </w:t>
      </w:r>
      <w:r w:rsidRPr="00646CD1">
        <w:rPr>
          <w:i/>
          <w:iCs/>
          <w:noProof/>
        </w:rPr>
        <w:t>Conservation Biology</w:t>
      </w:r>
      <w:r w:rsidRPr="00646CD1">
        <w:rPr>
          <w:noProof/>
        </w:rPr>
        <w:t xml:space="preserve">, </w:t>
      </w:r>
      <w:r w:rsidRPr="00646CD1">
        <w:rPr>
          <w:i/>
          <w:iCs/>
          <w:noProof/>
        </w:rPr>
        <w:t>24</w:t>
      </w:r>
      <w:r w:rsidRPr="00646CD1">
        <w:rPr>
          <w:noProof/>
        </w:rPr>
        <w:t>(5), 1367–1377.</w:t>
      </w:r>
    </w:p>
    <w:p w14:paraId="5AC9EA5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McMurray, S. E., Henkel, T. P., Vicente, J., &amp; Pawlik, J. R. (2015). Indirect effects of overfishing on Caribbean reefs: Sponges overgrow reef-building corals. </w:t>
      </w:r>
      <w:r w:rsidRPr="00646CD1">
        <w:rPr>
          <w:i/>
          <w:iCs/>
          <w:noProof/>
        </w:rPr>
        <w:t>PeerJ</w:t>
      </w:r>
      <w:r w:rsidRPr="00646CD1">
        <w:rPr>
          <w:noProof/>
        </w:rPr>
        <w:t>.</w:t>
      </w:r>
    </w:p>
    <w:p w14:paraId="0F30E96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amp; Pawlik, J. R. (2014). Chemical defenses and resource trade-offs structure sponge communities on Caribbean cor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11), 4151–4156.</w:t>
      </w:r>
    </w:p>
    <w:p w14:paraId="6275B77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gierowski, R. H., &amp; Johnson, C. R. (2006). Robustness of surrogates of biodiversity in marine benthic communities. </w:t>
      </w:r>
      <w:r w:rsidRPr="00646CD1">
        <w:rPr>
          <w:i/>
          <w:iCs/>
          <w:noProof/>
        </w:rPr>
        <w:t>Ecological Applications</w:t>
      </w:r>
      <w:r w:rsidRPr="00646CD1">
        <w:rPr>
          <w:noProof/>
        </w:rPr>
        <w:t xml:space="preserve">, </w:t>
      </w:r>
      <w:r w:rsidRPr="00646CD1">
        <w:rPr>
          <w:i/>
          <w:iCs/>
          <w:noProof/>
        </w:rPr>
        <w:t>16</w:t>
      </w:r>
      <w:r w:rsidRPr="00646CD1">
        <w:rPr>
          <w:noProof/>
        </w:rPr>
        <w:t>(6), 2264–2275.</w:t>
      </w:r>
    </w:p>
    <w:p w14:paraId="590BC41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rgules, C. R., Pressey, R. L., &amp; Williams, P. H. (2002). Representing biodiversity: Data and procedures for identifying priority areas for conservation. </w:t>
      </w:r>
      <w:r w:rsidRPr="00646CD1">
        <w:rPr>
          <w:i/>
          <w:iCs/>
          <w:noProof/>
        </w:rPr>
        <w:t>Journal of Biosciences</w:t>
      </w:r>
      <w:r w:rsidRPr="00646CD1">
        <w:rPr>
          <w:noProof/>
        </w:rPr>
        <w:t xml:space="preserve">, </w:t>
      </w:r>
      <w:r w:rsidRPr="00646CD1">
        <w:rPr>
          <w:i/>
          <w:iCs/>
          <w:noProof/>
        </w:rPr>
        <w:t>27</w:t>
      </w:r>
      <w:r w:rsidRPr="00646CD1">
        <w:rPr>
          <w:noProof/>
        </w:rPr>
        <w:t>(4), 309–326.</w:t>
      </w:r>
    </w:p>
    <w:p w14:paraId="336E96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Arthur, M. A., Brooke, B. P., Przeslawski, R., Ryan, D. A., Lucieer, V. L., Nichol, S., … Radke, L. C. (2010). On the use of abiotic surrogates to describe marine benthic biodiversity. </w:t>
      </w:r>
      <w:r w:rsidRPr="00646CD1">
        <w:rPr>
          <w:i/>
          <w:iCs/>
          <w:noProof/>
        </w:rPr>
        <w:t>Estuarine, Coastal and Shelf Science</w:t>
      </w:r>
      <w:r w:rsidRPr="00646CD1">
        <w:rPr>
          <w:noProof/>
        </w:rPr>
        <w:t xml:space="preserve">, </w:t>
      </w:r>
      <w:r w:rsidRPr="00646CD1">
        <w:rPr>
          <w:i/>
          <w:iCs/>
          <w:noProof/>
        </w:rPr>
        <w:t>88</w:t>
      </w:r>
      <w:r w:rsidRPr="00646CD1">
        <w:rPr>
          <w:noProof/>
        </w:rPr>
        <w:t>, 21–32.</w:t>
      </w:r>
    </w:p>
    <w:p w14:paraId="3485E9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Cormick, M. I. (1994). Comparison of field methods for measuring surface topography and their associations with a tropical reef fish assemblage. </w:t>
      </w:r>
      <w:r w:rsidRPr="00646CD1">
        <w:rPr>
          <w:i/>
          <w:iCs/>
          <w:noProof/>
        </w:rPr>
        <w:t>Marine Ecology Progress Series</w:t>
      </w:r>
      <w:r w:rsidRPr="00646CD1">
        <w:rPr>
          <w:noProof/>
        </w:rPr>
        <w:t xml:space="preserve">, </w:t>
      </w:r>
      <w:r w:rsidRPr="00646CD1">
        <w:rPr>
          <w:i/>
          <w:iCs/>
          <w:noProof/>
        </w:rPr>
        <w:t>112</w:t>
      </w:r>
      <w:r w:rsidRPr="00646CD1">
        <w:rPr>
          <w:noProof/>
        </w:rPr>
        <w:t>, 87–96.</w:t>
      </w:r>
    </w:p>
    <w:p w14:paraId="1067B9F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ellin, C., Delean, S., Caley, J., Edgar, G., Meekan, M., Pitcher, R., … Bradshaw, C. </w:t>
      </w:r>
      <w:r w:rsidRPr="00646CD1">
        <w:rPr>
          <w:noProof/>
        </w:rPr>
        <w:lastRenderedPageBreak/>
        <w:t xml:space="preserve">(2011). Effectiveness of biological surrogates for predicting patterns of marine biodiversity: A global meta-analysis. </w:t>
      </w:r>
      <w:r w:rsidRPr="00646CD1">
        <w:rPr>
          <w:i/>
          <w:iCs/>
          <w:noProof/>
        </w:rPr>
        <w:t>PLoS ONE</w:t>
      </w:r>
      <w:r w:rsidRPr="00646CD1">
        <w:rPr>
          <w:noProof/>
        </w:rPr>
        <w:t xml:space="preserve">, </w:t>
      </w:r>
      <w:r w:rsidRPr="00646CD1">
        <w:rPr>
          <w:i/>
          <w:iCs/>
          <w:noProof/>
        </w:rPr>
        <w:t>6</w:t>
      </w:r>
      <w:r w:rsidRPr="00646CD1">
        <w:rPr>
          <w:noProof/>
        </w:rPr>
        <w:t>(6).</w:t>
      </w:r>
    </w:p>
    <w:p w14:paraId="7656E83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reno, C. E., Rojas, G. S., Pineda, E., &amp; Escobar, F. (2007). Shortcuts for biodiversity evaluation: A review of terminology and recommendations for the use of target groups, bioindicators and surrogates. </w:t>
      </w:r>
      <w:r w:rsidRPr="00646CD1">
        <w:rPr>
          <w:i/>
          <w:iCs/>
          <w:noProof/>
        </w:rPr>
        <w:t>International Journal of Environment and Health</w:t>
      </w:r>
      <w:r w:rsidRPr="00646CD1">
        <w:rPr>
          <w:noProof/>
        </w:rPr>
        <w:t xml:space="preserve">, </w:t>
      </w:r>
      <w:r w:rsidRPr="00646CD1">
        <w:rPr>
          <w:i/>
          <w:iCs/>
          <w:noProof/>
        </w:rPr>
        <w:t>1</w:t>
      </w:r>
      <w:r w:rsidRPr="00646CD1">
        <w:rPr>
          <w:noProof/>
        </w:rPr>
        <w:t>(1), 71–86.</w:t>
      </w:r>
    </w:p>
    <w:p w14:paraId="7F166C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uillot, D., Villéger, S., Parravicini, V., Kulbicki, M., Arias-González, J. E., Bender, M., … Bellwood, D. R. (2014). Functional over-redundancy and high functional vulnerability in global fish faunas on tropic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38), 13757–13762.</w:t>
      </w:r>
    </w:p>
    <w:p w14:paraId="1A3A31D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aeem, S., Thompson, L. J., Lawler, S. P., Lawton, J. H., &amp; Woodfin, R. M. (1994). Declining biodiversity can alter the performance of ecosystems. </w:t>
      </w:r>
      <w:r w:rsidRPr="00646CD1">
        <w:rPr>
          <w:i/>
          <w:iCs/>
          <w:noProof/>
        </w:rPr>
        <w:t>Nature</w:t>
      </w:r>
      <w:r w:rsidRPr="00646CD1">
        <w:rPr>
          <w:noProof/>
        </w:rPr>
        <w:t xml:space="preserve">, </w:t>
      </w:r>
      <w:r w:rsidRPr="00646CD1">
        <w:rPr>
          <w:i/>
          <w:iCs/>
          <w:noProof/>
        </w:rPr>
        <w:t>368</w:t>
      </w:r>
      <w:r w:rsidRPr="00646CD1">
        <w:rPr>
          <w:noProof/>
        </w:rPr>
        <w:t>(6473), 734–737.</w:t>
      </w:r>
    </w:p>
    <w:p w14:paraId="4597BA7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ewman, S. P., Meesters, E. H., Dryden, C. S., Williams, S. M., Sanchez, C., Mumby, P. J., &amp; Polunin, N. V. C. (2015). Reef flattening effects on total richness and species responses in the Caribbean. </w:t>
      </w:r>
      <w:r w:rsidRPr="00646CD1">
        <w:rPr>
          <w:i/>
          <w:iCs/>
          <w:noProof/>
        </w:rPr>
        <w:t>Journal of Animal Ecology</w:t>
      </w:r>
      <w:r w:rsidRPr="00646CD1">
        <w:rPr>
          <w:noProof/>
        </w:rPr>
        <w:t xml:space="preserve">, </w:t>
      </w:r>
      <w:r w:rsidRPr="00646CD1">
        <w:rPr>
          <w:i/>
          <w:iCs/>
          <w:noProof/>
        </w:rPr>
        <w:t>84</w:t>
      </w:r>
      <w:r w:rsidRPr="00646CD1">
        <w:rPr>
          <w:noProof/>
        </w:rPr>
        <w:t>, 1678–1689.</w:t>
      </w:r>
    </w:p>
    <w:p w14:paraId="68DA00A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oss, R. F. (1990). Indicators for monitoring biodiversity: A hierarchical approach. </w:t>
      </w:r>
      <w:r w:rsidRPr="00646CD1">
        <w:rPr>
          <w:i/>
          <w:iCs/>
          <w:noProof/>
        </w:rPr>
        <w:t>Conservation Biology</w:t>
      </w:r>
      <w:r w:rsidRPr="00646CD1">
        <w:rPr>
          <w:noProof/>
        </w:rPr>
        <w:t xml:space="preserve">, </w:t>
      </w:r>
      <w:r w:rsidRPr="00646CD1">
        <w:rPr>
          <w:i/>
          <w:iCs/>
          <w:noProof/>
        </w:rPr>
        <w:t>4</w:t>
      </w:r>
      <w:r w:rsidRPr="00646CD1">
        <w:rPr>
          <w:noProof/>
        </w:rPr>
        <w:t>(4), 355–364.</w:t>
      </w:r>
    </w:p>
    <w:p w14:paraId="0E58368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doa-Schioppa, E., Baietto, M., Massa, R., &amp; Bottoni, L. (2006). Bird communities as bioindicators: The focal species concept in agricultural landscapes. </w:t>
      </w:r>
      <w:r w:rsidRPr="00646CD1">
        <w:rPr>
          <w:i/>
          <w:iCs/>
          <w:noProof/>
        </w:rPr>
        <w:t>Ecological Indicators</w:t>
      </w:r>
      <w:r w:rsidRPr="00646CD1">
        <w:rPr>
          <w:noProof/>
        </w:rPr>
        <w:t xml:space="preserve">, </w:t>
      </w:r>
      <w:r w:rsidRPr="00646CD1">
        <w:rPr>
          <w:i/>
          <w:iCs/>
          <w:noProof/>
        </w:rPr>
        <w:t>6</w:t>
      </w:r>
      <w:r w:rsidRPr="00646CD1">
        <w:rPr>
          <w:noProof/>
        </w:rPr>
        <w:t>, 83–93.</w:t>
      </w:r>
    </w:p>
    <w:p w14:paraId="693098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wlik, J. R., Steindler, L., Henkel, T. P., Beer, S., &amp; Ilan, M. (2007). Chemical warfare on coral reefs: Sponge metabolites differentially affect coral symbiosis in </w:t>
      </w:r>
      <w:r w:rsidRPr="00646CD1">
        <w:rPr>
          <w:noProof/>
        </w:rPr>
        <w:lastRenderedPageBreak/>
        <w:t xml:space="preserve">situ. </w:t>
      </w:r>
      <w:r w:rsidRPr="00646CD1">
        <w:rPr>
          <w:i/>
          <w:iCs/>
          <w:noProof/>
        </w:rPr>
        <w:t>Limnology and Oceanography</w:t>
      </w:r>
      <w:r w:rsidRPr="00646CD1">
        <w:rPr>
          <w:noProof/>
        </w:rPr>
        <w:t xml:space="preserve">, </w:t>
      </w:r>
      <w:r w:rsidRPr="00646CD1">
        <w:rPr>
          <w:i/>
          <w:iCs/>
          <w:noProof/>
        </w:rPr>
        <w:t>52</w:t>
      </w:r>
      <w:r w:rsidRPr="00646CD1">
        <w:rPr>
          <w:noProof/>
        </w:rPr>
        <w:t>(2), 907–911.</w:t>
      </w:r>
    </w:p>
    <w:p w14:paraId="0854A7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earman, J. K., Leray, M., Villalobos, R., Machida, R. J., Berumen, M. L., Knowlton, N., &amp; Carvalho, S. (2018). Cross-shelf investigation of coral reef cryptic benthic organisms reveals diversity patterns of the hidden majority. </w:t>
      </w:r>
      <w:r w:rsidRPr="00646CD1">
        <w:rPr>
          <w:i/>
          <w:iCs/>
          <w:noProof/>
        </w:rPr>
        <w:t>Scientific Reports</w:t>
      </w:r>
      <w:r w:rsidRPr="00646CD1">
        <w:rPr>
          <w:noProof/>
        </w:rPr>
        <w:t xml:space="preserve">, </w:t>
      </w:r>
      <w:r w:rsidRPr="00646CD1">
        <w:rPr>
          <w:i/>
          <w:iCs/>
          <w:noProof/>
        </w:rPr>
        <w:t>8</w:t>
      </w:r>
      <w:r w:rsidRPr="00646CD1">
        <w:rPr>
          <w:noProof/>
        </w:rPr>
        <w:t>, 1–17.</w:t>
      </w:r>
    </w:p>
    <w:p w14:paraId="32A7D6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owell, A., Smith, D. J., Hepburn, L. J., Jones, T., Berman, J., Jompa, J., &amp; Bell, J. J. (2014). Reduced Diversity and High Sponge Abundance on a Sedimented Indo-Pacific Reef System: Implications for Future Changes in Environmental Quality. </w:t>
      </w:r>
      <w:r w:rsidRPr="00646CD1">
        <w:rPr>
          <w:i/>
          <w:iCs/>
          <w:noProof/>
        </w:rPr>
        <w:t>Plos One</w:t>
      </w:r>
      <w:r w:rsidRPr="00646CD1">
        <w:rPr>
          <w:noProof/>
        </w:rPr>
        <w:t>.</w:t>
      </w:r>
    </w:p>
    <w:p w14:paraId="6BECB26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ratchett, M. S., Hoey, A. S., Wilson, S. K., Messmer, V., &amp; Graham, N. A. J. (2011). Changes in biodiversity and functioning of reef fish assemblages following coral bleaching and coral loss. </w:t>
      </w:r>
      <w:r w:rsidRPr="00646CD1">
        <w:rPr>
          <w:i/>
          <w:iCs/>
          <w:noProof/>
        </w:rPr>
        <w:t>Diversity</w:t>
      </w:r>
      <w:r w:rsidRPr="00646CD1">
        <w:rPr>
          <w:noProof/>
        </w:rPr>
        <w:t xml:space="preserve">, </w:t>
      </w:r>
      <w:r w:rsidRPr="00646CD1">
        <w:rPr>
          <w:i/>
          <w:iCs/>
          <w:noProof/>
        </w:rPr>
        <w:t>3</w:t>
      </w:r>
      <w:r w:rsidRPr="00646CD1">
        <w:rPr>
          <w:noProof/>
        </w:rPr>
        <w:t>, 424–452.</w:t>
      </w:r>
    </w:p>
    <w:p w14:paraId="72864DF3" w14:textId="77777777" w:rsidR="00646CD1" w:rsidRPr="00646CD1" w:rsidRDefault="00646CD1" w:rsidP="00646CD1">
      <w:pPr>
        <w:widowControl w:val="0"/>
        <w:autoSpaceDE w:val="0"/>
        <w:autoSpaceDN w:val="0"/>
        <w:adjustRightInd w:val="0"/>
        <w:ind w:left="480" w:hanging="480"/>
        <w:rPr>
          <w:noProof/>
        </w:rPr>
      </w:pPr>
      <w:r w:rsidRPr="00646CD1">
        <w:rPr>
          <w:noProof/>
        </w:rPr>
        <w:t>R Core Team. (2019). R: A language and environment for statistical computing. Vienna, Austria: R Foundation for Statistical Computing.</w:t>
      </w:r>
    </w:p>
    <w:p w14:paraId="25694642"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ahbek, C., &amp; Graves, G. R. (2001). Multiscale assessment of patterns of avian species richness. </w:t>
      </w:r>
      <w:r w:rsidRPr="00646CD1">
        <w:rPr>
          <w:i/>
          <w:iCs/>
          <w:noProof/>
        </w:rPr>
        <w:t>Proceedings of the National Academy of Sciences of the United States of America</w:t>
      </w:r>
      <w:r w:rsidRPr="00646CD1">
        <w:rPr>
          <w:noProof/>
        </w:rPr>
        <w:t xml:space="preserve">, </w:t>
      </w:r>
      <w:r w:rsidRPr="00646CD1">
        <w:rPr>
          <w:i/>
          <w:iCs/>
          <w:noProof/>
        </w:rPr>
        <w:t>98</w:t>
      </w:r>
      <w:r w:rsidRPr="00646CD1">
        <w:rPr>
          <w:noProof/>
        </w:rPr>
        <w:t>(8), 4534–4539.</w:t>
      </w:r>
    </w:p>
    <w:p w14:paraId="52B929D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obertson, D. R. (1992). Patterns of lunar settlement and early recruitment in Caribbean reef fishes at Panamá. </w:t>
      </w:r>
      <w:r w:rsidRPr="00646CD1">
        <w:rPr>
          <w:i/>
          <w:iCs/>
          <w:noProof/>
        </w:rPr>
        <w:t>Marine Biology</w:t>
      </w:r>
      <w:r w:rsidRPr="00646CD1">
        <w:rPr>
          <w:noProof/>
        </w:rPr>
        <w:t xml:space="preserve">, </w:t>
      </w:r>
      <w:r w:rsidRPr="00646CD1">
        <w:rPr>
          <w:i/>
          <w:iCs/>
          <w:noProof/>
        </w:rPr>
        <w:t>114</w:t>
      </w:r>
      <w:r w:rsidRPr="00646CD1">
        <w:rPr>
          <w:noProof/>
        </w:rPr>
        <w:t>, 527–537.</w:t>
      </w:r>
    </w:p>
    <w:p w14:paraId="248805F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ubal, M., Veiga, P., Vieira, R., &amp; Sousa-Pinto, I. (2011). Seasonal patterns of tidepool macroalgal assemblages in the North of Portugal. Consistence between species and functional group approaches. </w:t>
      </w:r>
      <w:r w:rsidRPr="00646CD1">
        <w:rPr>
          <w:i/>
          <w:iCs/>
          <w:noProof/>
        </w:rPr>
        <w:t>Journal of Sea Research</w:t>
      </w:r>
      <w:r w:rsidRPr="00646CD1">
        <w:rPr>
          <w:noProof/>
        </w:rPr>
        <w:t xml:space="preserve">, </w:t>
      </w:r>
      <w:r w:rsidRPr="00646CD1">
        <w:rPr>
          <w:i/>
          <w:iCs/>
          <w:noProof/>
        </w:rPr>
        <w:t>66</w:t>
      </w:r>
      <w:r w:rsidRPr="00646CD1">
        <w:rPr>
          <w:noProof/>
        </w:rPr>
        <w:t>, 187–194.</w:t>
      </w:r>
    </w:p>
    <w:p w14:paraId="11597F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ebek, P., Barnouin, T., Brin, A., Brustel, H., Dufrêne, M., Gosselin, F., … Bouget, C. </w:t>
      </w:r>
      <w:r w:rsidRPr="00646CD1">
        <w:rPr>
          <w:noProof/>
        </w:rPr>
        <w:lastRenderedPageBreak/>
        <w:t xml:space="preserve">(2012). A test for assessment of saproxylic beetle biodiversity using subsets of “monitoring species.” </w:t>
      </w:r>
      <w:r w:rsidRPr="00646CD1">
        <w:rPr>
          <w:i/>
          <w:iCs/>
          <w:noProof/>
        </w:rPr>
        <w:t>Ecological Indicators</w:t>
      </w:r>
      <w:r w:rsidRPr="00646CD1">
        <w:rPr>
          <w:noProof/>
        </w:rPr>
        <w:t xml:space="preserve">, </w:t>
      </w:r>
      <w:r w:rsidRPr="00646CD1">
        <w:rPr>
          <w:i/>
          <w:iCs/>
          <w:noProof/>
        </w:rPr>
        <w:t>20</w:t>
      </w:r>
      <w:r w:rsidRPr="00646CD1">
        <w:rPr>
          <w:noProof/>
        </w:rPr>
        <w:t>, 304–315.</w:t>
      </w:r>
    </w:p>
    <w:p w14:paraId="3189396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male, D. A. (2010). Monitoring marine macroalgae: The influence of spatial scale on the usefulness of biodiversity surrogates. </w:t>
      </w:r>
      <w:r w:rsidRPr="00646CD1">
        <w:rPr>
          <w:i/>
          <w:iCs/>
          <w:noProof/>
        </w:rPr>
        <w:t>Diversity and Distributions</w:t>
      </w:r>
      <w:r w:rsidRPr="00646CD1">
        <w:rPr>
          <w:noProof/>
        </w:rPr>
        <w:t xml:space="preserve">, </w:t>
      </w:r>
      <w:r w:rsidRPr="00646CD1">
        <w:rPr>
          <w:i/>
          <w:iCs/>
          <w:noProof/>
        </w:rPr>
        <w:t>16</w:t>
      </w:r>
      <w:r w:rsidRPr="00646CD1">
        <w:rPr>
          <w:noProof/>
        </w:rPr>
        <w:t>, 985–995.</w:t>
      </w:r>
    </w:p>
    <w:p w14:paraId="786C4BB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t, M., Huggett, M. J., Bernasconi, R., DiBattista, J. D., Berry, T. E., Newman, S. J., … Bunce, M. (2017). Ecosystem biomonitoring with eDNA: Metabarcoding across the tree of life in a tropical marine environment. </w:t>
      </w:r>
      <w:r w:rsidRPr="00646CD1">
        <w:rPr>
          <w:i/>
          <w:iCs/>
          <w:noProof/>
        </w:rPr>
        <w:t>Scientific Reports</w:t>
      </w:r>
      <w:r w:rsidRPr="00646CD1">
        <w:rPr>
          <w:noProof/>
        </w:rPr>
        <w:t xml:space="preserve">, </w:t>
      </w:r>
      <w:r w:rsidRPr="00646CD1">
        <w:rPr>
          <w:i/>
          <w:iCs/>
          <w:noProof/>
        </w:rPr>
        <w:t>7</w:t>
      </w:r>
      <w:r w:rsidRPr="00646CD1">
        <w:rPr>
          <w:noProof/>
        </w:rPr>
        <w:t>, 1–11.</w:t>
      </w:r>
    </w:p>
    <w:p w14:paraId="6DA235E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udinger, M. D., Carter, S. L., Cross, M. S., Dubois, N. S., Duffy, J. E., Enquist, C., … Turner, W. (2013). Biodiversity in a changing climate: A synthesis of current and projected trends in the US. </w:t>
      </w:r>
      <w:r w:rsidRPr="00646CD1">
        <w:rPr>
          <w:i/>
          <w:iCs/>
          <w:noProof/>
        </w:rPr>
        <w:t>Frontiers in Ecology and the Environment</w:t>
      </w:r>
      <w:r w:rsidRPr="00646CD1">
        <w:rPr>
          <w:noProof/>
        </w:rPr>
        <w:t xml:space="preserve">, </w:t>
      </w:r>
      <w:r w:rsidRPr="00646CD1">
        <w:rPr>
          <w:i/>
          <w:iCs/>
          <w:noProof/>
        </w:rPr>
        <w:t>11</w:t>
      </w:r>
      <w:r w:rsidRPr="00646CD1">
        <w:rPr>
          <w:noProof/>
        </w:rPr>
        <w:t>(9), 465–473.</w:t>
      </w:r>
    </w:p>
    <w:p w14:paraId="02FB9BA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ella, J. S., Pratchett, M. S., Hutchings, P. A., &amp; Jones, G. P. (2011). Coral-associated invertebrates: Diversity, ecological importance and vulnerability to disturbance. </w:t>
      </w:r>
      <w:r w:rsidRPr="00646CD1">
        <w:rPr>
          <w:i/>
          <w:iCs/>
          <w:noProof/>
        </w:rPr>
        <w:t>Oceanography and Marine Biology: An Annual Review</w:t>
      </w:r>
      <w:r w:rsidRPr="00646CD1">
        <w:rPr>
          <w:noProof/>
        </w:rPr>
        <w:t xml:space="preserve">, </w:t>
      </w:r>
      <w:r w:rsidRPr="00646CD1">
        <w:rPr>
          <w:i/>
          <w:iCs/>
          <w:noProof/>
        </w:rPr>
        <w:t>49</w:t>
      </w:r>
      <w:r w:rsidRPr="00646CD1">
        <w:rPr>
          <w:noProof/>
        </w:rPr>
        <w:t>, 43–104.</w:t>
      </w:r>
    </w:p>
    <w:p w14:paraId="098EB4A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ork, N. E. (2010). Re-assessing current extinction rates. </w:t>
      </w:r>
      <w:r w:rsidRPr="00646CD1">
        <w:rPr>
          <w:i/>
          <w:iCs/>
          <w:noProof/>
        </w:rPr>
        <w:t>Biodiversity and Conservation</w:t>
      </w:r>
      <w:r w:rsidRPr="00646CD1">
        <w:rPr>
          <w:noProof/>
        </w:rPr>
        <w:t xml:space="preserve">, </w:t>
      </w:r>
      <w:r w:rsidRPr="00646CD1">
        <w:rPr>
          <w:i/>
          <w:iCs/>
          <w:noProof/>
        </w:rPr>
        <w:t>19</w:t>
      </w:r>
      <w:r w:rsidRPr="00646CD1">
        <w:rPr>
          <w:noProof/>
        </w:rPr>
        <w:t>, 357–371.</w:t>
      </w:r>
    </w:p>
    <w:p w14:paraId="42B433F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Thompson, A. A., &amp; Mapstone, B. D. (1997). Observer effects and training in underwater visual surveys of reef fishes. </w:t>
      </w:r>
      <w:r w:rsidRPr="00646CD1">
        <w:rPr>
          <w:i/>
          <w:iCs/>
          <w:noProof/>
        </w:rPr>
        <w:t>Marine Ecology Progress Series</w:t>
      </w:r>
      <w:r w:rsidRPr="00646CD1">
        <w:rPr>
          <w:noProof/>
        </w:rPr>
        <w:t xml:space="preserve">, </w:t>
      </w:r>
      <w:r w:rsidRPr="00646CD1">
        <w:rPr>
          <w:i/>
          <w:iCs/>
          <w:noProof/>
        </w:rPr>
        <w:t>154</w:t>
      </w:r>
      <w:r w:rsidRPr="00646CD1">
        <w:rPr>
          <w:noProof/>
        </w:rPr>
        <w:t>, 53–63.</w:t>
      </w:r>
    </w:p>
    <w:p w14:paraId="163B8E4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Venables, W. N., &amp; Ripley, B. D. (2002). </w:t>
      </w:r>
      <w:r w:rsidRPr="00646CD1">
        <w:rPr>
          <w:i/>
          <w:iCs/>
          <w:noProof/>
        </w:rPr>
        <w:t>Modern applied statistics with S</w:t>
      </w:r>
      <w:r w:rsidRPr="00646CD1">
        <w:rPr>
          <w:noProof/>
        </w:rPr>
        <w:t xml:space="preserve"> (Fourth). New York, New York: Springer.</w:t>
      </w:r>
    </w:p>
    <w:p w14:paraId="05CD08E4"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Ward, D. F., &amp; Stanley, M. C. (2004). The value of RTUs and parataxonomy versus taxonomic species. </w:t>
      </w:r>
      <w:r w:rsidRPr="00646CD1">
        <w:rPr>
          <w:i/>
          <w:iCs/>
          <w:noProof/>
        </w:rPr>
        <w:t>New Zealand Entomologist</w:t>
      </w:r>
      <w:r w:rsidRPr="00646CD1">
        <w:rPr>
          <w:noProof/>
        </w:rPr>
        <w:t xml:space="preserve">, </w:t>
      </w:r>
      <w:r w:rsidRPr="00646CD1">
        <w:rPr>
          <w:i/>
          <w:iCs/>
          <w:noProof/>
        </w:rPr>
        <w:t>27</w:t>
      </w:r>
      <w:r w:rsidRPr="00646CD1">
        <w:rPr>
          <w:noProof/>
        </w:rPr>
        <w:t>, 3–9.</w:t>
      </w:r>
    </w:p>
    <w:p w14:paraId="25DACBE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ard, T. J., Vanderklift, M. A., Nicholls, A. O., &amp; Kenchington, R. A. (1999). Selecting marine reserves using habitats and species assemblages as surrogates for biological diversity. </w:t>
      </w:r>
      <w:r w:rsidRPr="00646CD1">
        <w:rPr>
          <w:i/>
          <w:iCs/>
          <w:noProof/>
        </w:rPr>
        <w:t>Ecological Applications</w:t>
      </w:r>
      <w:r w:rsidRPr="00646CD1">
        <w:rPr>
          <w:noProof/>
        </w:rPr>
        <w:t xml:space="preserve">, </w:t>
      </w:r>
      <w:r w:rsidRPr="00646CD1">
        <w:rPr>
          <w:i/>
          <w:iCs/>
          <w:noProof/>
        </w:rPr>
        <w:t>9</w:t>
      </w:r>
      <w:r w:rsidRPr="00646CD1">
        <w:rPr>
          <w:noProof/>
        </w:rPr>
        <w:t>(2), 691–698.</w:t>
      </w:r>
    </w:p>
    <w:p w14:paraId="55CE064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hittaker, R. H. (1960). Vegetation of the Siskiyou Mountains, Oregon and California. </w:t>
      </w:r>
      <w:r w:rsidRPr="00646CD1">
        <w:rPr>
          <w:i/>
          <w:iCs/>
          <w:noProof/>
        </w:rPr>
        <w:t>Ecological Monographs</w:t>
      </w:r>
      <w:r w:rsidRPr="00646CD1">
        <w:rPr>
          <w:noProof/>
        </w:rPr>
        <w:t xml:space="preserve">, </w:t>
      </w:r>
      <w:r w:rsidRPr="00646CD1">
        <w:rPr>
          <w:i/>
          <w:iCs/>
          <w:noProof/>
        </w:rPr>
        <w:t>30</w:t>
      </w:r>
      <w:r w:rsidRPr="00646CD1">
        <w:rPr>
          <w:noProof/>
        </w:rPr>
        <w:t>(3), 279–338.</w:t>
      </w:r>
    </w:p>
    <w:p w14:paraId="5BD4DB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lis, T. J. (2001). Visual census methods underestimate density and diversity of cryptic reef fishes. </w:t>
      </w:r>
      <w:r w:rsidRPr="00646CD1">
        <w:rPr>
          <w:i/>
          <w:iCs/>
          <w:noProof/>
        </w:rPr>
        <w:t>Journal of Fish Biology</w:t>
      </w:r>
      <w:r w:rsidRPr="00646CD1">
        <w:rPr>
          <w:noProof/>
        </w:rPr>
        <w:t xml:space="preserve">, </w:t>
      </w:r>
      <w:r w:rsidRPr="00646CD1">
        <w:rPr>
          <w:i/>
          <w:iCs/>
          <w:noProof/>
        </w:rPr>
        <w:t>59</w:t>
      </w:r>
      <w:r w:rsidRPr="00646CD1">
        <w:rPr>
          <w:noProof/>
        </w:rPr>
        <w:t>, 1408–1411.</w:t>
      </w:r>
    </w:p>
    <w:p w14:paraId="10058A5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son, S. K., Graham, N. A. J., Pratchett, M. S., Jones, G. P., &amp; Polunin, N. V. C. (2006). Multiple disturbances and the global degradation of coral reefs: Are reef fishes at risk or resilient? </w:t>
      </w:r>
      <w:r w:rsidRPr="00646CD1">
        <w:rPr>
          <w:i/>
          <w:iCs/>
          <w:noProof/>
        </w:rPr>
        <w:t>Global Change Biology</w:t>
      </w:r>
      <w:r w:rsidRPr="00646CD1">
        <w:rPr>
          <w:noProof/>
        </w:rPr>
        <w:t xml:space="preserve">, </w:t>
      </w:r>
      <w:r w:rsidRPr="00646CD1">
        <w:rPr>
          <w:i/>
          <w:iCs/>
          <w:noProof/>
        </w:rPr>
        <w:t>12</w:t>
      </w:r>
      <w:r w:rsidRPr="00646CD1">
        <w:rPr>
          <w:noProof/>
        </w:rPr>
        <w:t>, 2220–2234.</w:t>
      </w:r>
    </w:p>
    <w:p w14:paraId="3F98AF0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ulff, J. L. (2006). Rapid diversity and abundance decline in a Caribbean coral reef sponge community. </w:t>
      </w:r>
      <w:r w:rsidRPr="00646CD1">
        <w:rPr>
          <w:i/>
          <w:iCs/>
          <w:noProof/>
        </w:rPr>
        <w:t>Biological Conservation</w:t>
      </w:r>
      <w:r w:rsidRPr="00646CD1">
        <w:rPr>
          <w:noProof/>
        </w:rPr>
        <w:t xml:space="preserve">, </w:t>
      </w:r>
      <w:r w:rsidRPr="00646CD1">
        <w:rPr>
          <w:i/>
          <w:iCs/>
          <w:noProof/>
        </w:rPr>
        <w:t>127</w:t>
      </w:r>
      <w:r w:rsidRPr="00646CD1">
        <w:rPr>
          <w:noProof/>
        </w:rPr>
        <w:t>, 167–176.</w:t>
      </w:r>
    </w:p>
    <w:p w14:paraId="3606BC51" w14:textId="2A091E2A" w:rsidR="00A679EA" w:rsidRDefault="00BB1205" w:rsidP="00646CD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227" w:name="_Toc27002740"/>
      <w:r>
        <w:lastRenderedPageBreak/>
        <w:t>Tables</w:t>
      </w:r>
      <w:bookmarkEnd w:id="227"/>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 xml:space="preserve">Table 4. </w:t>
      </w:r>
      <w:proofErr w:type="spell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3060135A" w:rsidR="00401C56" w:rsidRDefault="00401C56" w:rsidP="00401C56">
      <w:pPr>
        <w:pStyle w:val="Tableheading"/>
      </w:pPr>
      <w:r>
        <w:lastRenderedPageBreak/>
        <w:t xml:space="preserve">Table 8. </w:t>
      </w:r>
      <w:proofErr w:type="spell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228" w:name="_Toc27002741"/>
      <w:commentRangeStart w:id="229"/>
      <w:r>
        <w:lastRenderedPageBreak/>
        <w:t>Figures</w:t>
      </w:r>
      <w:commentRangeEnd w:id="229"/>
      <w:r>
        <w:rPr>
          <w:rStyle w:val="CommentReference"/>
          <w:b w:val="0"/>
        </w:rPr>
        <w:commentReference w:id="229"/>
      </w:r>
      <w:bookmarkEnd w:id="228"/>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230"/>
      <w:r w:rsidRPr="00402890">
        <w:rPr>
          <w:rStyle w:val="TableheadingChar"/>
        </w:rPr>
        <w:t>Figure 2</w:t>
      </w:r>
      <w:commentRangeEnd w:id="230"/>
      <w:r>
        <w:rPr>
          <w:rStyle w:val="CommentReference"/>
        </w:rPr>
        <w:commentReference w:id="230"/>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231"/>
      <w:r>
        <w:t xml:space="preserve">This figure </w:t>
      </w:r>
      <w:commentRangeEnd w:id="231"/>
      <w:r>
        <w:rPr>
          <w:rStyle w:val="CommentReference"/>
        </w:rPr>
        <w:commentReference w:id="231"/>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204EBCFA" w14:textId="317B7957" w:rsidR="00401C56" w:rsidRDefault="00401C56" w:rsidP="00401C56">
      <w:pPr>
        <w:pStyle w:val="Tableheading"/>
      </w:pPr>
      <w:commentRangeStart w:id="232"/>
      <w:r>
        <w:t xml:space="preserve">Figure 4. </w:t>
      </w:r>
      <w:commentRangeEnd w:id="232"/>
      <w:r>
        <w:rPr>
          <w:rStyle w:val="CommentReference"/>
        </w:rPr>
        <w:commentReference w:id="232"/>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233"/>
      <w:r>
        <w:t xml:space="preserve">This figure </w:t>
      </w:r>
      <w:commentRangeEnd w:id="233"/>
      <w:r>
        <w:rPr>
          <w:rStyle w:val="CommentReference"/>
        </w:rPr>
        <w:commentReference w:id="233"/>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234"/>
      <w:r>
        <w:t xml:space="preserve">Figure 6. </w:t>
      </w:r>
      <w:commentRangeEnd w:id="234"/>
      <w:r>
        <w:rPr>
          <w:rStyle w:val="CommentReference"/>
        </w:rPr>
        <w:commentReference w:id="234"/>
      </w:r>
      <w:r>
        <w:t xml:space="preserve">This figure helps to visualize </w:t>
      </w:r>
      <w:commentRangeStart w:id="235"/>
      <w:r>
        <w:t>differences in fish richness for a given amount of rugosity</w:t>
      </w:r>
      <w:commentRangeEnd w:id="235"/>
      <w:r>
        <w:rPr>
          <w:rStyle w:val="CommentReference"/>
        </w:rPr>
        <w:commentReference w:id="235"/>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0E4996DE" w:rsidR="00401C56" w:rsidRDefault="00401C56" w:rsidP="00401C56">
      <w:pPr>
        <w:pStyle w:val="Tableheading"/>
      </w:pPr>
      <w:commentRangeStart w:id="236"/>
      <w:r>
        <w:t xml:space="preserve">Figure 7. </w:t>
      </w:r>
      <w:commentRangeEnd w:id="236"/>
      <w:r>
        <w:rPr>
          <w:rStyle w:val="CommentReference"/>
        </w:rPr>
        <w:commentReference w:id="236"/>
      </w:r>
      <w:r>
        <w:t xml:space="preserve">This figure helps to visualize </w:t>
      </w:r>
      <w:commentRangeStart w:id="237"/>
      <w:r>
        <w:t>differences in combined richness</w:t>
      </w:r>
      <w:r w:rsidR="00B26C89">
        <w:t xml:space="preserve"> (</w:t>
      </w:r>
      <w:r>
        <w:t xml:space="preserve">the sum of coral, fish, and </w:t>
      </w:r>
      <w:r w:rsidR="00B26C89">
        <w:t>sponge richness)</w:t>
      </w:r>
      <w:r>
        <w:t xml:space="preserve"> for a given amount of rugosity</w:t>
      </w:r>
      <w:commentRangeEnd w:id="237"/>
      <w:r>
        <w:rPr>
          <w:rStyle w:val="CommentReference"/>
        </w:rPr>
        <w:commentReference w:id="237"/>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24E5CB09" w14:textId="4A614ACE" w:rsidR="00401C56" w:rsidRDefault="00401C56" w:rsidP="00401C56">
      <w:pPr>
        <w:pStyle w:val="Tableheading"/>
      </w:pPr>
      <w:r>
        <w:t xml:space="preserve">Figure 8. </w:t>
      </w:r>
      <w:commentRangeStart w:id="238"/>
      <w:r>
        <w:t xml:space="preserve">This figure </w:t>
      </w:r>
      <w:commentRangeEnd w:id="238"/>
      <w:r>
        <w:rPr>
          <w:rStyle w:val="CommentReference"/>
        </w:rPr>
        <w:commentReference w:id="238"/>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239" w:name="_Toc27002742"/>
      <w:commentRangeStart w:id="240"/>
      <w:r>
        <w:lastRenderedPageBreak/>
        <w:t>Appendices</w:t>
      </w:r>
      <w:commentRangeEnd w:id="240"/>
      <w:r>
        <w:rPr>
          <w:rStyle w:val="CommentReference"/>
          <w:b w:val="0"/>
        </w:rPr>
        <w:commentReference w:id="240"/>
      </w:r>
      <w:bookmarkEnd w:id="239"/>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241"/>
      <w:r>
        <w:t>Figure</w:t>
      </w:r>
      <w:r w:rsidRPr="0018320D">
        <w:t xml:space="preserve"> A.</w:t>
      </w:r>
      <w:r>
        <w:t>3</w:t>
      </w:r>
      <w:commentRangeEnd w:id="241"/>
      <w:r>
        <w:rPr>
          <w:rStyle w:val="CommentReference"/>
        </w:rPr>
        <w:commentReference w:id="241"/>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242"/>
      <w:r>
        <w:t>Figure</w:t>
      </w:r>
      <w:r w:rsidRPr="0018320D">
        <w:t xml:space="preserve"> A.</w:t>
      </w:r>
      <w:r>
        <w:t>4</w:t>
      </w:r>
      <w:commentRangeEnd w:id="242"/>
      <w:r>
        <w:rPr>
          <w:rStyle w:val="CommentReference"/>
        </w:rPr>
        <w:commentReference w:id="242"/>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243"/>
      <w:r>
        <w:t xml:space="preserve">Traditional r-squared </w:t>
      </w:r>
      <w:commentRangeEnd w:id="243"/>
      <w:r>
        <w:rPr>
          <w:rStyle w:val="CommentReference"/>
        </w:rPr>
        <w:commentReference w:id="243"/>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244"/>
      <w:r>
        <w:t>Figure</w:t>
      </w:r>
      <w:r w:rsidRPr="0018320D">
        <w:t xml:space="preserve"> A.</w:t>
      </w:r>
      <w:r>
        <w:t>5</w:t>
      </w:r>
      <w:commentRangeEnd w:id="244"/>
      <w:r>
        <w:rPr>
          <w:rStyle w:val="CommentReference"/>
        </w:rPr>
        <w:commentReference w:id="244"/>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t>0.</w:t>
      </w:r>
      <w:proofErr w:type="gramStart"/>
      <w:r>
        <w:t>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3504E0E8" w:rsidR="00126F94" w:rsidRDefault="00126F94" w:rsidP="00401C56">
      <w:pPr>
        <w:pStyle w:val="Tableheading"/>
        <w:rPr>
          <w:rStyle w:val="TableheadingChar"/>
        </w:rPr>
      </w:pPr>
      <w:r>
        <w:rPr>
          <w:rStyle w:val="TableheadingChar"/>
        </w:rPr>
        <w:lastRenderedPageBreak/>
        <w:t xml:space="preserve">Appendix 10. </w:t>
      </w:r>
      <w:r>
        <w:t>Model output for the most competitive model for predicting combined richness</w:t>
      </w:r>
      <w:r w:rsidR="00B26C89">
        <w:t xml:space="preserve"> (</w:t>
      </w:r>
      <w:r>
        <w:t>the sum of c</w:t>
      </w:r>
      <w:r w:rsidR="00B26C89">
        <w:t>oral, fish, and sponge richness)</w:t>
      </w:r>
      <w:r>
        <w:t xml:space="preserve">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245"/>
      <w:r>
        <w:t>Figure</w:t>
      </w:r>
      <w:commentRangeEnd w:id="245"/>
      <w:r>
        <w:rPr>
          <w:rStyle w:val="CommentReference"/>
        </w:rPr>
        <w:commentReference w:id="245"/>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9DB71D1" w14:textId="77777777" w:rsidR="00B26C89" w:rsidRDefault="00B26C89" w:rsidP="00B26C89">
      <w:pPr>
        <w:pStyle w:val="Tableheading"/>
        <w:ind w:left="0" w:firstLine="0"/>
      </w:pPr>
      <w:r>
        <w:rPr>
          <w:noProof/>
        </w:rPr>
        <w:lastRenderedPageBreak/>
        <w:drawing>
          <wp:inline distT="0" distB="0" distL="0" distR="0" wp14:anchorId="417E27DF" wp14:editId="1FCC7DB7">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8">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42AA0C2F" w14:textId="77777777" w:rsidR="00B26C89" w:rsidRDefault="00B26C89" w:rsidP="00B26C89">
      <w:pPr>
        <w:pStyle w:val="Tableheading"/>
      </w:pPr>
      <w:commentRangeStart w:id="246"/>
      <w:r>
        <w:t>Figure</w:t>
      </w:r>
      <w:commentRangeEnd w:id="246"/>
      <w:r>
        <w:rPr>
          <w:rStyle w:val="CommentReference"/>
        </w:rPr>
        <w:commentReference w:id="246"/>
      </w:r>
      <w:r>
        <w:t xml:space="preserve"> </w:t>
      </w:r>
      <w:commentRangeStart w:id="247"/>
      <w:r>
        <w:t>#3</w:t>
      </w:r>
      <w:commentRangeEnd w:id="247"/>
      <w:r>
        <w:rPr>
          <w:rStyle w:val="CommentReference"/>
        </w:rPr>
        <w:commentReference w:id="247"/>
      </w:r>
      <w:r>
        <w:t xml:space="preserve">. </w:t>
      </w:r>
      <w:commentRangeStart w:id="248"/>
      <w:r>
        <w:t xml:space="preserve">Competitive models </w:t>
      </w:r>
      <w:commentRangeEnd w:id="248"/>
      <w:r>
        <w:rPr>
          <w:rStyle w:val="CommentReference"/>
        </w:rPr>
        <w:commentReference w:id="248"/>
      </w:r>
      <w:r>
        <w:t xml:space="preserve">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0A235D4" w14:textId="77777777" w:rsidR="00B26C89" w:rsidRDefault="00B26C89" w:rsidP="00B26C89">
      <w:pPr>
        <w:pStyle w:val="Tableheading"/>
      </w:pPr>
      <w:r>
        <w:rPr>
          <w:noProof/>
        </w:rPr>
        <w:lastRenderedPageBreak/>
        <w:drawing>
          <wp:inline distT="0" distB="0" distL="0" distR="0" wp14:anchorId="02FF97F2" wp14:editId="2274D6D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9F7B5D2" w14:textId="77777777" w:rsidR="00B26C89" w:rsidRDefault="00B26C89" w:rsidP="00B26C89">
      <w:pPr>
        <w:pStyle w:val="Tableheading"/>
      </w:pPr>
      <w:commentRangeStart w:id="249"/>
      <w:r>
        <w:t>Figure</w:t>
      </w:r>
      <w:commentRangeEnd w:id="249"/>
      <w:r>
        <w:rPr>
          <w:rStyle w:val="CommentReference"/>
        </w:rPr>
        <w:commentReference w:id="249"/>
      </w:r>
      <w:r>
        <w:t xml:space="preserve"> #4.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6F070EC8" w14:textId="77777777" w:rsidR="00B26C89" w:rsidRDefault="00B26C89" w:rsidP="00B26C89">
      <w:pPr>
        <w:pStyle w:val="Tableheading"/>
      </w:pPr>
      <w:r>
        <w:rPr>
          <w:noProof/>
        </w:rPr>
        <w:lastRenderedPageBreak/>
        <w:drawing>
          <wp:inline distT="0" distB="0" distL="0" distR="0" wp14:anchorId="7761B05E" wp14:editId="79B80FF0">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3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CEF228" w14:textId="77777777" w:rsidR="00B26C89" w:rsidRDefault="00B26C89" w:rsidP="00B26C89">
      <w:pPr>
        <w:pStyle w:val="Tableheading"/>
      </w:pPr>
      <w:commentRangeStart w:id="250"/>
      <w:r>
        <w:t>Figure</w:t>
      </w:r>
      <w:commentRangeEnd w:id="250"/>
      <w:r>
        <w:rPr>
          <w:rStyle w:val="CommentReference"/>
        </w:rPr>
        <w:commentReference w:id="250"/>
      </w:r>
      <w:r>
        <w:t xml:space="preserve"> #5. The most competitive model for </w:t>
      </w:r>
      <w:commentRangeStart w:id="251"/>
      <w:r>
        <w:t>predicting</w:t>
      </w:r>
      <w:commentRangeEnd w:id="251"/>
      <w:r>
        <w:rPr>
          <w:rStyle w:val="CommentReference"/>
        </w:rPr>
        <w:commentReference w:id="251"/>
      </w:r>
      <w:r>
        <w:t xml:space="preserve">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A2CF121" w14:textId="77777777" w:rsidR="00B26C89" w:rsidRDefault="00B26C89" w:rsidP="00B26C89">
      <w:pPr>
        <w:pStyle w:val="Tableheading"/>
      </w:pPr>
      <w:r>
        <w:rPr>
          <w:noProof/>
        </w:rPr>
        <w:lastRenderedPageBreak/>
        <w:drawing>
          <wp:inline distT="0" distB="0" distL="0" distR="0" wp14:anchorId="25486BE4" wp14:editId="665FCD7D">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3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192B3790" w14:textId="6B9B6B16" w:rsidR="00B26C89" w:rsidRDefault="00B26C89" w:rsidP="00B26C89">
      <w:pPr>
        <w:pStyle w:val="Tableheading"/>
      </w:pPr>
      <w:commentRangeStart w:id="252"/>
      <w:r>
        <w:t>Figure</w:t>
      </w:r>
      <w:commentRangeEnd w:id="252"/>
      <w:r>
        <w:rPr>
          <w:rStyle w:val="CommentReference"/>
        </w:rPr>
        <w:commentReference w:id="252"/>
      </w:r>
      <w:r>
        <w:t xml:space="preserve"> #.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29FF481C" w14:textId="77777777" w:rsidR="00B26C89" w:rsidRDefault="00B26C89" w:rsidP="00B26C89">
      <w:pPr>
        <w:pStyle w:val="Heading2"/>
      </w:pPr>
    </w:p>
    <w:p w14:paraId="430512BF" w14:textId="77777777" w:rsidR="00B26C89" w:rsidRDefault="00B26C89">
      <w:pPr>
        <w:spacing w:after="200" w:line="276" w:lineRule="auto"/>
        <w:ind w:firstLine="0"/>
      </w:pPr>
      <w:r>
        <w:br w:type="page"/>
      </w:r>
    </w:p>
    <w:p w14:paraId="638D4398" w14:textId="687A9DD0" w:rsidR="00BC2538" w:rsidRDefault="00BC2538" w:rsidP="00A92340">
      <w:pPr>
        <w:pStyle w:val="Tableheading"/>
      </w:pPr>
      <w:r>
        <w:lastRenderedPageBreak/>
        <w:t>Table #.</w:t>
      </w:r>
      <w:r w:rsidR="005C1F91">
        <w:t xml:space="preserve"> Summary statistics of </w:t>
      </w:r>
      <w:r w:rsidR="000973ED">
        <w:t>3</w:t>
      </w:r>
      <w:r w:rsidR="005C1F91">
        <w:t xml:space="preserve"> randomly selected transects for each site and year combination.</w:t>
      </w:r>
      <w:r w:rsidR="005C1F91">
        <w:rPr>
          <w:rStyle w:val="TableheadingChar"/>
        </w:rPr>
        <w:t xml:space="preserve"> </w:t>
      </w:r>
      <w:r w:rsidR="00A92340">
        <w:rPr>
          <w:rStyle w:val="TableheadingChar"/>
        </w:rPr>
        <w:t xml:space="preserve">n represents sample size as the number of site and year combinations (lower for sponge richness, which was not recorded for every site and year, and for </w:t>
      </w:r>
      <w:r w:rsidR="000973ED">
        <w:rPr>
          <w:rStyle w:val="TableheadingChar"/>
        </w:rPr>
        <w:t>combined richness</w:t>
      </w:r>
      <w:r w:rsidR="000973ED">
        <w:t>, as the sum of coral, fish, and sponge richness)</w:t>
      </w:r>
      <w:r w:rsidR="00A92340">
        <w:rPr>
          <w:rStyle w:val="TableheadingChar"/>
        </w:rPr>
        <w:t xml:space="preserve">. </w:t>
      </w:r>
      <w:r w:rsidR="005C1F91" w:rsidRPr="005C1F91">
        <w:t>Targets are cumulative in that rich</w:t>
      </w:r>
      <w:r w:rsidR="005C1F91">
        <w:t xml:space="preserve">ness is not averaged across </w:t>
      </w:r>
      <w:r w:rsidR="005C1F91" w:rsidRPr="005C1F91">
        <w:t xml:space="preserve">3 transects, but accounts for all species </w:t>
      </w:r>
      <w:r w:rsidR="00A92340">
        <w:t xml:space="preserve">within the respective taxon </w:t>
      </w:r>
      <w:r w:rsidR="005C1F91" w:rsidRPr="005C1F91">
        <w:t xml:space="preserve">found on all </w:t>
      </w:r>
      <w:r w:rsidR="000973ED">
        <w:t>3</w:t>
      </w:r>
      <w:r w:rsidR="005C1F91" w:rsidRPr="005C1F91">
        <w:t xml:space="preserve"> transects.</w:t>
      </w:r>
      <w:r w:rsidR="005C1F91">
        <w:t xml:space="preserve"> </w:t>
      </w:r>
      <w:r w:rsidR="00A92340" w:rsidRPr="005C1F91">
        <w:t>Surrogates are means of the 3 randomly selected transects per site per year</w:t>
      </w:r>
      <w:r w:rsidR="00A92340">
        <w:t>.</w:t>
      </w:r>
      <w:r w:rsidR="00A92340">
        <w:rPr>
          <w:rStyle w:val="TableheadingChar"/>
        </w:rPr>
        <w:t xml:space="preserve"> </w:t>
      </w:r>
      <w:r w:rsidR="005C1F91">
        <w:rPr>
          <w:rStyle w:val="TableheadingChar"/>
        </w:rPr>
        <w:t>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A92340" w:rsidRPr="00A92340" w14:paraId="0815D8C9"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0DC514BC" w14:textId="77777777" w:rsidR="00A92340" w:rsidRPr="00A92340" w:rsidRDefault="00A92340" w:rsidP="00A92340">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CB918FB" w14:textId="77777777" w:rsidR="00A92340" w:rsidRPr="00A92340" w:rsidRDefault="00A92340" w:rsidP="00A92340">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44004739" w14:textId="77777777" w:rsidR="00A92340" w:rsidRPr="00A92340" w:rsidRDefault="00A92340" w:rsidP="00A92340">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59B94114" w14:textId="77777777" w:rsidR="00A92340" w:rsidRPr="00A92340" w:rsidRDefault="00A92340" w:rsidP="00A92340">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33028145" w14:textId="77777777" w:rsidR="00A92340" w:rsidRPr="00A92340" w:rsidRDefault="00A92340" w:rsidP="00A92340">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02260837" w14:textId="77777777" w:rsidR="00A92340" w:rsidRPr="00A92340" w:rsidRDefault="00A92340" w:rsidP="00A92340">
            <w:pPr>
              <w:spacing w:line="240" w:lineRule="auto"/>
              <w:ind w:firstLine="0"/>
              <w:rPr>
                <w:color w:val="000000"/>
              </w:rPr>
            </w:pPr>
            <w:r w:rsidRPr="00A92340">
              <w:rPr>
                <w:color w:val="000000"/>
              </w:rPr>
              <w:t>n</w:t>
            </w:r>
          </w:p>
        </w:tc>
      </w:tr>
      <w:tr w:rsidR="00A92340" w:rsidRPr="00A92340" w14:paraId="1CE22DD9"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492A5057" w14:textId="77777777" w:rsidR="00A92340" w:rsidRPr="00A92340" w:rsidRDefault="00A92340" w:rsidP="00A92340">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775908B6"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2DB02D59"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AC87324"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56F614AD"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39842091"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45D2D42C" w14:textId="77777777" w:rsidTr="00A92340">
        <w:trPr>
          <w:trHeight w:val="312"/>
        </w:trPr>
        <w:tc>
          <w:tcPr>
            <w:tcW w:w="2160" w:type="dxa"/>
            <w:tcBorders>
              <w:top w:val="nil"/>
              <w:left w:val="nil"/>
              <w:bottom w:val="nil"/>
              <w:right w:val="nil"/>
            </w:tcBorders>
            <w:shd w:val="clear" w:color="000000" w:fill="FFFFFF"/>
            <w:noWrap/>
            <w:vAlign w:val="bottom"/>
            <w:hideMark/>
          </w:tcPr>
          <w:p w14:paraId="2C05A923" w14:textId="77777777" w:rsidR="00A92340" w:rsidRPr="00A92340" w:rsidRDefault="00A92340" w:rsidP="00A92340">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70366C3E" w14:textId="77777777" w:rsidR="00A92340" w:rsidRPr="00A92340" w:rsidRDefault="00A92340" w:rsidP="00A92340">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72E38021" w14:textId="77777777" w:rsidR="00A92340" w:rsidRPr="00A92340" w:rsidRDefault="00A92340" w:rsidP="00A92340">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1CB76AB3" w14:textId="77777777" w:rsidR="00A92340" w:rsidRPr="00A92340" w:rsidRDefault="00A92340" w:rsidP="00A92340">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385207B" w14:textId="77777777" w:rsidR="00A92340" w:rsidRPr="00A92340" w:rsidRDefault="00A92340" w:rsidP="00A92340">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53BE526"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6D2AABCB" w14:textId="77777777" w:rsidTr="00A92340">
        <w:trPr>
          <w:trHeight w:val="312"/>
        </w:trPr>
        <w:tc>
          <w:tcPr>
            <w:tcW w:w="2160" w:type="dxa"/>
            <w:tcBorders>
              <w:top w:val="nil"/>
              <w:left w:val="nil"/>
              <w:bottom w:val="nil"/>
              <w:right w:val="nil"/>
            </w:tcBorders>
            <w:shd w:val="clear" w:color="000000" w:fill="FFFFFF"/>
            <w:noWrap/>
            <w:vAlign w:val="bottom"/>
            <w:hideMark/>
          </w:tcPr>
          <w:p w14:paraId="44226F01" w14:textId="77777777" w:rsidR="00A92340" w:rsidRPr="00A92340" w:rsidRDefault="00A92340" w:rsidP="00A92340">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78095D17" w14:textId="77777777" w:rsidR="00A92340" w:rsidRPr="00A92340" w:rsidRDefault="00A92340" w:rsidP="00A92340">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1A45327E" w14:textId="77777777" w:rsidR="00A92340" w:rsidRPr="00A92340" w:rsidRDefault="00A92340" w:rsidP="00A92340">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6BAEDE44" w14:textId="77777777" w:rsidR="00A92340" w:rsidRPr="00A92340" w:rsidRDefault="00A92340" w:rsidP="00A92340">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2E91D662" w14:textId="77777777" w:rsidR="00A92340" w:rsidRPr="00A92340" w:rsidRDefault="00A92340" w:rsidP="00A92340">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BDA34DC"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6249AF89" w14:textId="77777777" w:rsidTr="00A92340">
        <w:trPr>
          <w:trHeight w:val="312"/>
        </w:trPr>
        <w:tc>
          <w:tcPr>
            <w:tcW w:w="2160" w:type="dxa"/>
            <w:tcBorders>
              <w:top w:val="nil"/>
              <w:left w:val="nil"/>
              <w:bottom w:val="nil"/>
              <w:right w:val="nil"/>
            </w:tcBorders>
            <w:shd w:val="clear" w:color="000000" w:fill="FFFFFF"/>
            <w:noWrap/>
            <w:vAlign w:val="bottom"/>
            <w:hideMark/>
          </w:tcPr>
          <w:p w14:paraId="190D7CB7" w14:textId="77777777" w:rsidR="00A92340" w:rsidRPr="00A92340" w:rsidRDefault="00A92340" w:rsidP="00A92340">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35763699" w14:textId="77777777" w:rsidR="00A92340" w:rsidRPr="00A92340" w:rsidRDefault="00A92340" w:rsidP="00A92340">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195551" w14:textId="77777777" w:rsidR="00A92340" w:rsidRPr="00A92340" w:rsidRDefault="00A92340" w:rsidP="00A92340">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4DEAADB6" w14:textId="77777777" w:rsidR="00A92340" w:rsidRPr="00A92340" w:rsidRDefault="00A92340" w:rsidP="00A92340">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3F16FC2E" w14:textId="77777777" w:rsidR="00A92340" w:rsidRPr="00A92340" w:rsidRDefault="00A92340" w:rsidP="00A92340">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6FD53B1D"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1D59B4C0" w14:textId="77777777" w:rsidTr="00A92340">
        <w:trPr>
          <w:trHeight w:val="312"/>
        </w:trPr>
        <w:tc>
          <w:tcPr>
            <w:tcW w:w="2160" w:type="dxa"/>
            <w:tcBorders>
              <w:top w:val="nil"/>
              <w:left w:val="nil"/>
              <w:bottom w:val="nil"/>
              <w:right w:val="nil"/>
            </w:tcBorders>
            <w:shd w:val="clear" w:color="000000" w:fill="FFFFFF"/>
            <w:noWrap/>
            <w:vAlign w:val="bottom"/>
            <w:hideMark/>
          </w:tcPr>
          <w:p w14:paraId="3FDFF91B" w14:textId="77777777" w:rsidR="00A92340" w:rsidRPr="00A92340" w:rsidRDefault="00A92340" w:rsidP="00A92340">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E644E96" w14:textId="77777777" w:rsidR="00A92340" w:rsidRPr="00A92340" w:rsidRDefault="00A92340" w:rsidP="00A92340">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92798CC" w14:textId="77777777" w:rsidR="00A92340" w:rsidRPr="00A92340" w:rsidRDefault="00A92340" w:rsidP="00A92340">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3F1DAED0" w14:textId="77777777" w:rsidR="00A92340" w:rsidRPr="00A92340" w:rsidRDefault="00A92340" w:rsidP="00A92340">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70C84032" w14:textId="77777777" w:rsidR="00A92340" w:rsidRPr="00A92340" w:rsidRDefault="00A92340" w:rsidP="00A92340">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4D53A7D0"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120F064A"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577E998" w14:textId="77777777" w:rsidR="00A92340" w:rsidRPr="00A92340" w:rsidRDefault="00A92340" w:rsidP="00A92340">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34491668"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72ED515F"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15578F31"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5B1D1102"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05225B23"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58335FB2" w14:textId="77777777" w:rsidTr="00A92340">
        <w:trPr>
          <w:trHeight w:val="312"/>
        </w:trPr>
        <w:tc>
          <w:tcPr>
            <w:tcW w:w="2160" w:type="dxa"/>
            <w:tcBorders>
              <w:top w:val="nil"/>
              <w:left w:val="nil"/>
              <w:bottom w:val="nil"/>
              <w:right w:val="nil"/>
            </w:tcBorders>
            <w:shd w:val="clear" w:color="000000" w:fill="FFFFFF"/>
            <w:noWrap/>
            <w:vAlign w:val="bottom"/>
            <w:hideMark/>
          </w:tcPr>
          <w:p w14:paraId="6570FDAD" w14:textId="77777777" w:rsidR="00A92340" w:rsidRPr="00A92340" w:rsidRDefault="00A92340" w:rsidP="00A92340">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3AC0C9EA" w14:textId="77777777" w:rsidR="00A92340" w:rsidRPr="00A92340" w:rsidRDefault="00A92340" w:rsidP="00A92340">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10ED759" w14:textId="77777777" w:rsidR="00A92340" w:rsidRPr="00A92340" w:rsidRDefault="00A92340" w:rsidP="00A92340">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016833CC" w14:textId="77777777" w:rsidR="00A92340" w:rsidRPr="00A92340" w:rsidRDefault="00A92340" w:rsidP="00A92340">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597D102" w14:textId="77777777" w:rsidR="00A92340" w:rsidRPr="00A92340" w:rsidRDefault="00A92340" w:rsidP="00A92340">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7C3A0088"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3EC0F9BE" w14:textId="77777777" w:rsidTr="00A92340">
        <w:trPr>
          <w:trHeight w:val="312"/>
        </w:trPr>
        <w:tc>
          <w:tcPr>
            <w:tcW w:w="2160" w:type="dxa"/>
            <w:tcBorders>
              <w:top w:val="nil"/>
              <w:left w:val="nil"/>
              <w:bottom w:val="nil"/>
              <w:right w:val="nil"/>
            </w:tcBorders>
            <w:shd w:val="clear" w:color="000000" w:fill="FFFFFF"/>
            <w:noWrap/>
            <w:vAlign w:val="bottom"/>
            <w:hideMark/>
          </w:tcPr>
          <w:p w14:paraId="45EB22AE" w14:textId="77777777" w:rsidR="00A92340" w:rsidRPr="00A92340" w:rsidRDefault="00A92340" w:rsidP="00A92340">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689E4014" w14:textId="77777777" w:rsidR="00A92340" w:rsidRPr="00A92340" w:rsidRDefault="00A92340" w:rsidP="00A92340">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A0D3B6D" w14:textId="77777777" w:rsidR="00A92340" w:rsidRPr="00A92340" w:rsidRDefault="00A92340" w:rsidP="00A92340">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8AD7741" w14:textId="77777777" w:rsidR="00A92340" w:rsidRPr="00A92340" w:rsidRDefault="00A92340" w:rsidP="00A92340">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01C4A400" w14:textId="77777777" w:rsidR="00A92340" w:rsidRPr="00A92340" w:rsidRDefault="00A92340" w:rsidP="00A92340">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6FD44DFE"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5FB92FFB"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0C39D128" w14:textId="77777777" w:rsidR="00A92340" w:rsidRPr="00A92340" w:rsidRDefault="00A92340" w:rsidP="00A92340">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119AAEC" w14:textId="77777777" w:rsidR="00A92340" w:rsidRPr="00A92340" w:rsidRDefault="00A92340" w:rsidP="00A92340">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0BEECD5" w14:textId="77777777" w:rsidR="00A92340" w:rsidRPr="00A92340" w:rsidRDefault="00A92340" w:rsidP="00A92340">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790A40F" w14:textId="77777777" w:rsidR="00A92340" w:rsidRPr="00A92340" w:rsidRDefault="00A92340" w:rsidP="00A92340">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2F2B6E1" w14:textId="77777777" w:rsidR="00A92340" w:rsidRPr="00A92340" w:rsidRDefault="00A92340" w:rsidP="00A92340">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245EB101" w14:textId="77777777" w:rsidR="00A92340" w:rsidRPr="00A92340" w:rsidRDefault="00A92340" w:rsidP="00A92340">
            <w:pPr>
              <w:spacing w:line="240" w:lineRule="auto"/>
              <w:ind w:firstLine="0"/>
              <w:jc w:val="right"/>
              <w:rPr>
                <w:color w:val="000000"/>
              </w:rPr>
            </w:pPr>
            <w:r w:rsidRPr="00A92340">
              <w:rPr>
                <w:color w:val="000000"/>
              </w:rPr>
              <w:t>216</w:t>
            </w:r>
          </w:p>
        </w:tc>
      </w:tr>
    </w:tbl>
    <w:p w14:paraId="5DF891DB" w14:textId="77777777" w:rsidR="00BC2538" w:rsidRDefault="00BC2538" w:rsidP="00BC2538">
      <w:pPr>
        <w:pStyle w:val="Tableheading"/>
      </w:pPr>
    </w:p>
    <w:p w14:paraId="1D78180D" w14:textId="13850487" w:rsidR="001D7357" w:rsidRPr="00BC2538" w:rsidRDefault="001D7357" w:rsidP="00BC2538">
      <w:pPr>
        <w:pStyle w:val="Tableheading"/>
      </w:pPr>
      <w:r>
        <w:t>Figure #. Conceptual flow diagram of model sets for addressing objective</w:t>
      </w:r>
      <w:r w:rsidR="001C59FA">
        <w:t>s</w:t>
      </w:r>
      <w:r>
        <w:t xml:space="preserve"> 1 (</w:t>
      </w:r>
      <w:r w:rsidR="00503F0E">
        <w:t>identify the best candidate surrogate for each target</w:t>
      </w:r>
      <w:r>
        <w:t>) and 2 (</w:t>
      </w:r>
      <w:r w:rsidR="00503F0E">
        <w:t>evaluate the best surrogate-target relationship for consistency among sites and over time</w:t>
      </w:r>
      <w:r>
        <w:t xml:space="preserve">). Target represents one of four target components of biodiversity: </w:t>
      </w:r>
      <w:r w:rsidR="001C59FA">
        <w:t>coral richness, sponge richness, fish richness or combined richnes</w:t>
      </w:r>
      <w:r w:rsidR="00B26C89">
        <w:t>s (</w:t>
      </w:r>
      <w:r w:rsidR="001C59FA">
        <w:t>the sum of coral, fish, and sponge richness</w:t>
      </w:r>
      <w:r w:rsidR="00B26C89">
        <w:t>)</w:t>
      </w:r>
      <w:r>
        <w:t xml:space="preserve">. Surrogate 1 represents </w:t>
      </w:r>
      <w:r w:rsidR="00503F0E">
        <w:t>the most competitive</w:t>
      </w:r>
      <w:r>
        <w:t xml:space="preserve"> of three surrogates (</w:t>
      </w:r>
      <w:r w:rsidR="00503F0E">
        <w:t>percent coral cover, percent sponge cover, and rugosity</w:t>
      </w:r>
      <w:r>
        <w:t xml:space="preserve">) when compared to an intercept-only </w:t>
      </w:r>
      <w:r>
        <w:lastRenderedPageBreak/>
        <w:t xml:space="preserve">model and </w:t>
      </w:r>
      <w:r w:rsidR="001C59FA">
        <w:t>models of the other surrogates. Time represents the variable “year”, which is a temporal trend. Site is a categorical predictor with 8 levels (the 8 locations around Guana Island, BVI). “+” represents an additive effect and “*” represents an interaction.</w:t>
      </w:r>
    </w:p>
    <w:sectPr w:rsidR="001D7357" w:rsidRPr="00BC2538"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06T23:10:00Z" w:initials="N">
    <w:p w14:paraId="47DEFF18" w14:textId="128266C3" w:rsidR="00B26C89" w:rsidRDefault="00B26C89">
      <w:pPr>
        <w:pStyle w:val="CommentText"/>
      </w:pPr>
      <w:r>
        <w:rPr>
          <w:rStyle w:val="CommentReference"/>
        </w:rPr>
        <w:annotationRef/>
      </w:r>
      <w:r>
        <w:t>Make edits to other abstract and copy changes here</w:t>
      </w:r>
    </w:p>
  </w:comment>
  <w:comment w:id="7" w:author="Nicole" w:date="2019-12-11T14:21:00Z" w:initials="N">
    <w:p w14:paraId="3E58E54B" w14:textId="77777777" w:rsidR="00B26C89" w:rsidRDefault="00B26C89"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B26C89" w:rsidRDefault="00B26C89"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B26C89" w:rsidRDefault="00B26C89"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B26C89" w:rsidRDefault="00B26C89">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5" w:author="Nicole" w:date="2019-12-06T23:35:00Z" w:initials="N">
    <w:p w14:paraId="31C9E31F" w14:textId="77777777" w:rsidR="00B26C89" w:rsidRDefault="00B26C89"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B26C89" w:rsidRDefault="00B26C89" w:rsidP="00226D8D">
      <w:pPr>
        <w:pStyle w:val="CommentText"/>
      </w:pPr>
    </w:p>
    <w:p w14:paraId="79ACD2B7" w14:textId="4F572B1A" w:rsidR="00B26C89" w:rsidRDefault="00B26C89" w:rsidP="00226D8D">
      <w:pPr>
        <w:pStyle w:val="CommentText"/>
      </w:pPr>
      <w:r>
        <w:t>All are basic elements of a standard abstract for a journal manuscript.</w:t>
      </w:r>
    </w:p>
  </w:comment>
  <w:comment w:id="16" w:author="Nicole" w:date="2019-12-06T23:35:00Z" w:initials="N">
    <w:p w14:paraId="1CE0A692" w14:textId="7162E309" w:rsidR="00B26C89" w:rsidRDefault="00B26C89"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B26C89" w:rsidRDefault="00B26C89">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B26C89" w:rsidRDefault="00B26C89">
      <w:pPr>
        <w:pStyle w:val="CommentText"/>
      </w:pPr>
      <w:r>
        <w:rPr>
          <w:rStyle w:val="CommentReference"/>
        </w:rPr>
        <w:annotationRef/>
      </w:r>
      <w:r>
        <w:t>Carlos: replace with “such as”</w:t>
      </w:r>
    </w:p>
  </w:comment>
  <w:comment w:id="19" w:author="Nicole" w:date="2019-12-06T23:20:00Z" w:initials="N">
    <w:p w14:paraId="54D9CB19" w14:textId="6B48C98E" w:rsidR="00B26C89" w:rsidRDefault="00B26C89">
      <w:pPr>
        <w:pStyle w:val="CommentText"/>
      </w:pPr>
      <w:r>
        <w:rPr>
          <w:rStyle w:val="CommentReference"/>
        </w:rPr>
        <w:annotationRef/>
      </w:r>
      <w:r>
        <w:t>Carlos: delete</w:t>
      </w:r>
    </w:p>
  </w:comment>
  <w:comment w:id="20" w:author="Nicole" w:date="2019-12-06T23:22:00Z" w:initials="N">
    <w:p w14:paraId="00CC0771" w14:textId="4A8FE1CE" w:rsidR="00B26C89" w:rsidRDefault="00B26C89">
      <w:pPr>
        <w:pStyle w:val="CommentText"/>
      </w:pPr>
      <w:r>
        <w:rPr>
          <w:rStyle w:val="CommentReference"/>
        </w:rPr>
        <w:annotationRef/>
      </w:r>
      <w:r>
        <w:t>Carlos: delete</w:t>
      </w:r>
    </w:p>
  </w:comment>
  <w:comment w:id="21" w:author="Nicole" w:date="2019-12-06T23:36:00Z" w:initials="N">
    <w:p w14:paraId="4EADB099" w14:textId="0F90673B" w:rsidR="00B26C89" w:rsidRPr="00226D8D" w:rsidRDefault="00B26C89">
      <w:pPr>
        <w:pStyle w:val="CommentText"/>
        <w:rPr>
          <w:b/>
        </w:rPr>
      </w:pPr>
      <w:r>
        <w:rPr>
          <w:rStyle w:val="CommentReference"/>
        </w:rPr>
        <w:annotationRef/>
      </w:r>
      <w:r>
        <w:t>Brian: don’t know what “top” is. Top of what?</w:t>
      </w:r>
    </w:p>
  </w:comment>
  <w:comment w:id="22" w:author="Nicole" w:date="2019-12-07T12:36:00Z" w:initials="N">
    <w:p w14:paraId="05CFB561" w14:textId="4F4A6C1C" w:rsidR="00B26C89" w:rsidRDefault="00B26C89">
      <w:pPr>
        <w:pStyle w:val="CommentText"/>
      </w:pPr>
      <w:r>
        <w:rPr>
          <w:rStyle w:val="CommentReference"/>
        </w:rPr>
        <w:annotationRef/>
      </w:r>
      <w:r>
        <w:t>Rachel: insert main results here</w:t>
      </w:r>
    </w:p>
  </w:comment>
  <w:comment w:id="23" w:author="Nicole" w:date="2019-12-06T23:36:00Z" w:initials="N">
    <w:p w14:paraId="5EC92C64" w14:textId="77777777" w:rsidR="00B26C89" w:rsidRDefault="00B26C89"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B26C89" w:rsidRDefault="00B26C89" w:rsidP="00226D8D">
      <w:pPr>
        <w:pStyle w:val="CommentText"/>
      </w:pPr>
    </w:p>
    <w:p w14:paraId="5C100588" w14:textId="77777777" w:rsidR="00B26C89" w:rsidRDefault="00B26C89" w:rsidP="00226D8D">
      <w:pPr>
        <w:pStyle w:val="CommentText"/>
      </w:pPr>
      <w:r>
        <w:t>It would be much better to have concrete statements about your findings. And a clarity of why they matter.</w:t>
      </w:r>
    </w:p>
    <w:p w14:paraId="6DB12113" w14:textId="77777777" w:rsidR="00B26C89" w:rsidRDefault="00B26C89" w:rsidP="00226D8D">
      <w:pPr>
        <w:pStyle w:val="CommentText"/>
      </w:pPr>
    </w:p>
    <w:p w14:paraId="31D50DBD" w14:textId="2BD687B7" w:rsidR="00B26C89" w:rsidRDefault="00B26C89"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B26C89" w:rsidRDefault="00B26C89" w:rsidP="00226D8D">
      <w:pPr>
        <w:pStyle w:val="CommentText"/>
      </w:pPr>
      <w:r>
        <w:rPr>
          <w:rStyle w:val="CommentReference"/>
        </w:rPr>
        <w:annotationRef/>
      </w:r>
      <w:r>
        <w:t>Brian: I read this sentence as....if you collect data on more things you MAY learn how coral reefs are changing.</w:t>
      </w:r>
    </w:p>
    <w:p w14:paraId="6EB4F17A" w14:textId="77777777" w:rsidR="00B26C89" w:rsidRDefault="00B26C89" w:rsidP="00226D8D">
      <w:pPr>
        <w:pStyle w:val="CommentText"/>
      </w:pPr>
    </w:p>
    <w:p w14:paraId="2EA0D9F2" w14:textId="77777777" w:rsidR="00B26C89" w:rsidRDefault="00B26C89" w:rsidP="00226D8D">
      <w:pPr>
        <w:pStyle w:val="CommentText"/>
      </w:pPr>
      <w:r>
        <w:t>Is that an informative sentence?</w:t>
      </w:r>
    </w:p>
    <w:p w14:paraId="6BD5DFB8" w14:textId="77777777" w:rsidR="00B26C89" w:rsidRDefault="00B26C89" w:rsidP="00226D8D">
      <w:pPr>
        <w:pStyle w:val="CommentText"/>
      </w:pPr>
    </w:p>
    <w:p w14:paraId="06F488A3" w14:textId="77777777" w:rsidR="00B26C89" w:rsidRDefault="00B26C89" w:rsidP="00226D8D">
      <w:pPr>
        <w:pStyle w:val="CommentText"/>
      </w:pPr>
      <w:r>
        <w:t>You should end abstract with a conclusion sentence or two to place your major findings in the context of the current state of knowledge.</w:t>
      </w:r>
    </w:p>
    <w:p w14:paraId="6E2A932E" w14:textId="77777777" w:rsidR="00B26C89" w:rsidRDefault="00B26C89" w:rsidP="00226D8D">
      <w:pPr>
        <w:pStyle w:val="CommentText"/>
      </w:pPr>
    </w:p>
    <w:p w14:paraId="60213765" w14:textId="725D2DDD" w:rsidR="00B26C89" w:rsidRDefault="00B26C89" w:rsidP="00226D8D">
      <w:pPr>
        <w:pStyle w:val="CommentText"/>
      </w:pPr>
      <w:r>
        <w:t>I would like to see more definitive statements of your findings and conclusions.</w:t>
      </w:r>
    </w:p>
  </w:comment>
  <w:comment w:id="27" w:author="Nicole" w:date="2019-11-18T00:11:00Z" w:initials="N">
    <w:p w14:paraId="2DE7AC69" w14:textId="1975A548" w:rsidR="00B26C89" w:rsidRDefault="00B26C89"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B26C89" w:rsidRDefault="00B26C89">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B26C89" w:rsidRDefault="00B26C89">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B26C89" w:rsidRDefault="00B26C89">
      <w:pPr>
        <w:pStyle w:val="CommentText"/>
      </w:pPr>
    </w:p>
    <w:p w14:paraId="535203B4" w14:textId="1A92ABAD" w:rsidR="00B26C89" w:rsidRDefault="00B26C89">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B26C89" w:rsidRDefault="00B26C89">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1" w:author="Nicole" w:date="2019-11-18T00:11:00Z" w:initials="N">
    <w:p w14:paraId="13418041" w14:textId="77777777" w:rsidR="00B26C89" w:rsidRDefault="00B26C89"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B26C89" w:rsidRDefault="00B26C89" w:rsidP="00FB6DD0">
      <w:pPr>
        <w:pStyle w:val="CommentText"/>
        <w:rPr>
          <w:rStyle w:val="CommentReference"/>
        </w:rPr>
      </w:pPr>
    </w:p>
    <w:p w14:paraId="44ED02DC" w14:textId="77777777" w:rsidR="00B26C89" w:rsidRDefault="00B26C89"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B26C89" w:rsidRDefault="00B26C89" w:rsidP="00FB6DD0">
      <w:pPr>
        <w:pStyle w:val="CommentText"/>
      </w:pPr>
      <w:r>
        <w:rPr>
          <w:rStyle w:val="CommentReference"/>
        </w:rPr>
        <w:annotationRef/>
      </w:r>
    </w:p>
    <w:p w14:paraId="5C51C170" w14:textId="77777777" w:rsidR="00B26C89" w:rsidRDefault="00B26C89"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2" w:author="Nicole" w:date="2019-11-18T00:11:00Z" w:initials="N">
    <w:p w14:paraId="5E494665" w14:textId="77777777" w:rsidR="00B26C89" w:rsidRDefault="00B26C89"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3" w:author="Nicole" w:date="2019-11-18T00:11:00Z" w:initials="N">
    <w:p w14:paraId="0C1DFA34" w14:textId="77777777" w:rsidR="00B26C89" w:rsidRDefault="00B26C89"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6" w:author="Nicole" w:date="2019-11-18T00:11:00Z" w:initials="N">
    <w:p w14:paraId="7CC9BF48" w14:textId="77777777" w:rsidR="00B26C89" w:rsidRDefault="00B26C89"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7" w:author="Nicole" w:date="2019-11-18T00:11:00Z" w:initials="N">
    <w:p w14:paraId="148666FC" w14:textId="77777777" w:rsidR="00B26C89" w:rsidRDefault="00B26C89"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8" w:author="Nicole" w:date="2019-11-18T00:11:00Z" w:initials="N">
    <w:p w14:paraId="5BF135E2" w14:textId="77777777" w:rsidR="00B26C89" w:rsidRDefault="00B26C89"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9" w:author="Nicole" w:date="2019-11-18T00:11:00Z" w:initials="N">
    <w:p w14:paraId="4FAD1483" w14:textId="77777777" w:rsidR="00B26C89" w:rsidRDefault="00B26C89"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0" w:author="Nicole" w:date="2019-12-06T23:41:00Z" w:initials="N">
    <w:p w14:paraId="3DF8D7A2" w14:textId="77777777" w:rsidR="00B26C89" w:rsidRDefault="00B26C89" w:rsidP="00A0565F">
      <w:pPr>
        <w:pStyle w:val="CommentText"/>
      </w:pPr>
      <w:r>
        <w:rPr>
          <w:rStyle w:val="CommentReference"/>
        </w:rPr>
        <w:annotationRef/>
      </w:r>
      <w:r>
        <w:t xml:space="preserve">Brian: </w:t>
      </w:r>
      <w:r w:rsidRPr="00226D8D">
        <w:t>Add additional sentence on exactly why a consistent relationship is needed.</w:t>
      </w:r>
    </w:p>
  </w:comment>
  <w:comment w:id="41" w:author="Graham Forrester" w:date="2019-12-12T07:26:00Z" w:initials="GF">
    <w:p w14:paraId="40A8E064" w14:textId="5AA3C03C" w:rsidR="00B26C89" w:rsidRDefault="00B26C89">
      <w:pPr>
        <w:pStyle w:val="CommentText"/>
      </w:pPr>
      <w:r>
        <w:rPr>
          <w:rStyle w:val="CommentReference"/>
        </w:rPr>
        <w:annotationRef/>
      </w:r>
      <w:r>
        <w:t>Will come back to this later</w:t>
      </w:r>
    </w:p>
  </w:comment>
  <w:comment w:id="42" w:author="Nicole" w:date="2019-11-18T00:11:00Z" w:initials="N">
    <w:p w14:paraId="3F60AAED" w14:textId="77777777" w:rsidR="00B26C89" w:rsidRDefault="00B26C89"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B26C89" w:rsidRDefault="00B26C89" w:rsidP="00A0565F">
      <w:pPr>
        <w:pStyle w:val="CommentText"/>
      </w:pPr>
    </w:p>
    <w:p w14:paraId="1F1D95B1" w14:textId="77777777" w:rsidR="00B26C89" w:rsidRDefault="00B26C89"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B26C89" w:rsidRDefault="00B26C89" w:rsidP="00A0565F">
      <w:pPr>
        <w:pStyle w:val="CommentText"/>
      </w:pPr>
    </w:p>
    <w:p w14:paraId="3C014B9F" w14:textId="77777777" w:rsidR="00B26C89" w:rsidRDefault="00B26C89"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B26C89" w:rsidRDefault="00B26C89" w:rsidP="00A0565F">
      <w:pPr>
        <w:pStyle w:val="CommentText"/>
      </w:pPr>
    </w:p>
    <w:p w14:paraId="6C0C89B5" w14:textId="77777777" w:rsidR="00B26C89" w:rsidRDefault="00B26C89"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4" w:author="Nicole" w:date="2019-11-18T00:11:00Z" w:initials="N">
    <w:p w14:paraId="3B7CAA05" w14:textId="1C437E20" w:rsidR="00B26C89" w:rsidRDefault="00B26C89">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B26C89" w:rsidRDefault="00B26C89">
      <w:pPr>
        <w:pStyle w:val="CommentText"/>
      </w:pPr>
    </w:p>
    <w:p w14:paraId="134665B8" w14:textId="22EAF5FA" w:rsidR="00B26C89" w:rsidRDefault="00B26C89">
      <w:pPr>
        <w:pStyle w:val="CommentText"/>
      </w:pPr>
      <w:r>
        <w:t>Takeaway from Hughes 1994: Coral reefs are threatened by overfishing (Caribbean)</w:t>
      </w:r>
    </w:p>
    <w:p w14:paraId="1FE20F0B" w14:textId="77777777" w:rsidR="00B26C89" w:rsidRDefault="00B26C89">
      <w:pPr>
        <w:pStyle w:val="CommentText"/>
      </w:pPr>
    </w:p>
    <w:p w14:paraId="3E67DCA8" w14:textId="272390D1" w:rsidR="00B26C89" w:rsidRDefault="00B26C89" w:rsidP="00CD5F38">
      <w:pPr>
        <w:pStyle w:val="CommentText"/>
      </w:pPr>
      <w:r>
        <w:rPr>
          <w:rStyle w:val="CommentReference"/>
        </w:rPr>
        <w:annotationRef/>
      </w:r>
      <w:r>
        <w:t>Takeaway from Hughes 2017: Coral reefs are threatened by higher temperatures (</w:t>
      </w:r>
      <w:r w:rsidRPr="00FD7426">
        <w:t>Great Barrier Reef</w:t>
      </w:r>
      <w:r>
        <w:t>)</w:t>
      </w:r>
    </w:p>
  </w:comment>
  <w:comment w:id="45" w:author="Nicole" w:date="2019-11-18T00:11:00Z" w:initials="N">
    <w:p w14:paraId="4AAC37F0" w14:textId="11D6840E" w:rsidR="00B26C89" w:rsidRDefault="00B26C89"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6" w:author="Nicole" w:date="2019-11-18T00:11:00Z" w:initials="N">
    <w:p w14:paraId="5A679D1C" w14:textId="3671066B" w:rsidR="00B26C89" w:rsidRDefault="00B26C89">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B26C89" w:rsidRDefault="00B26C89">
      <w:pPr>
        <w:pStyle w:val="CommentText"/>
      </w:pPr>
    </w:p>
    <w:p w14:paraId="72C826D2" w14:textId="42CD8BDD" w:rsidR="00B26C89" w:rsidRDefault="00B26C89"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7" w:author="Nicole" w:date="2019-11-18T00:11:00Z" w:initials="N">
    <w:p w14:paraId="7814FD76" w14:textId="77777777" w:rsidR="00B26C89" w:rsidRDefault="00B26C89"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B26C89" w:rsidRDefault="00B26C89" w:rsidP="00697406">
      <w:pPr>
        <w:pStyle w:val="CommentText"/>
      </w:pPr>
    </w:p>
    <w:p w14:paraId="5334DAB2" w14:textId="1D197F4F" w:rsidR="00B26C89" w:rsidRDefault="00B26C89"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8" w:author="Nicole" w:date="2019-11-18T00:11:00Z" w:initials="N">
    <w:p w14:paraId="044A2C90" w14:textId="77777777" w:rsidR="00B26C89" w:rsidRDefault="00B26C89" w:rsidP="004D4A2E">
      <w:pPr>
        <w:pStyle w:val="CommentText"/>
      </w:pPr>
      <w:r>
        <w:rPr>
          <w:rStyle w:val="CommentReference"/>
        </w:rPr>
        <w:annotationRef/>
      </w:r>
      <w:r>
        <w:t>Main Point: Corals and fish might not be representative of changes in reef diversity, so we use sponges to test this.</w:t>
      </w:r>
    </w:p>
  </w:comment>
  <w:comment w:id="51" w:author="Nicole" w:date="2019-11-18T00:11:00Z" w:initials="N">
    <w:p w14:paraId="2C9C4849" w14:textId="77777777" w:rsidR="00B26C89" w:rsidRDefault="00B26C89"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9" w:author="Graham Forrester" w:date="2019-12-03T11:38:00Z" w:initials="GF">
    <w:p w14:paraId="47207DC1" w14:textId="77777777" w:rsidR="00B26C89" w:rsidRDefault="00B26C89" w:rsidP="004D4A2E">
      <w:pPr>
        <w:pStyle w:val="CommentText"/>
      </w:pPr>
      <w:r>
        <w:rPr>
          <w:rStyle w:val="CommentReference"/>
        </w:rPr>
        <w:annotationRef/>
      </w:r>
      <w:r>
        <w:t>Re-orient this paragraph to emphasize the general points:</w:t>
      </w:r>
    </w:p>
    <w:p w14:paraId="448535B2" w14:textId="77777777" w:rsidR="00B26C89" w:rsidRDefault="00B26C89"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B26C89" w:rsidRDefault="00B26C89"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50" w:author="Graham Forrester" w:date="2019-12-12T07:30:00Z" w:initials="GF">
    <w:p w14:paraId="2BF7A462" w14:textId="6587D525" w:rsidR="00B26C89" w:rsidRDefault="00B26C89">
      <w:pPr>
        <w:pStyle w:val="CommentText"/>
      </w:pPr>
      <w:r>
        <w:rPr>
          <w:rStyle w:val="CommentReference"/>
        </w:rPr>
        <w:annotationRef/>
      </w:r>
      <w:r>
        <w:t>Come back to assess if this paragraph is OK as is</w:t>
      </w:r>
    </w:p>
  </w:comment>
  <w:comment w:id="52" w:author="Nicole" w:date="2019-11-18T00:11:00Z" w:initials="N">
    <w:p w14:paraId="06DDC89E" w14:textId="77777777" w:rsidR="00B26C89" w:rsidRDefault="00B26C89"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53" w:author="Nicole" w:date="2019-11-18T00:11:00Z" w:initials="N">
    <w:p w14:paraId="33FF871D" w14:textId="77777777" w:rsidR="00B26C89" w:rsidRDefault="00B26C89"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B26C89" w:rsidRDefault="00B26C89" w:rsidP="004D4A2E">
      <w:pPr>
        <w:pStyle w:val="CommentText"/>
      </w:pPr>
    </w:p>
    <w:p w14:paraId="2D0A6BFA" w14:textId="77777777" w:rsidR="00B26C89" w:rsidRDefault="00B26C89"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54" w:author="Nicole" w:date="2019-11-18T00:11:00Z" w:initials="N">
    <w:p w14:paraId="5F024C64" w14:textId="77777777" w:rsidR="00B26C89" w:rsidRDefault="00B26C89"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5" w:author="Nicole" w:date="2019-11-18T00:11:00Z" w:initials="N">
    <w:p w14:paraId="4B9558B4" w14:textId="77777777" w:rsidR="00B26C89" w:rsidRDefault="00B26C89"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B26C89" w:rsidRDefault="00B26C89" w:rsidP="00836B4A">
      <w:pPr>
        <w:pStyle w:val="CommentText"/>
      </w:pPr>
    </w:p>
    <w:p w14:paraId="26EDC784" w14:textId="77777777" w:rsidR="00B26C89" w:rsidRDefault="00B26C89"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B26C89" w:rsidRDefault="00B26C89" w:rsidP="00836B4A">
      <w:pPr>
        <w:pStyle w:val="CommentText"/>
      </w:pPr>
    </w:p>
    <w:p w14:paraId="630F3ED9" w14:textId="77777777" w:rsidR="00B26C89" w:rsidRDefault="00B26C89"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B26C89" w:rsidRDefault="00B26C89" w:rsidP="00836B4A">
      <w:pPr>
        <w:pStyle w:val="CommentText"/>
        <w:ind w:firstLine="0"/>
      </w:pPr>
    </w:p>
    <w:p w14:paraId="03334B0E" w14:textId="77777777" w:rsidR="00B26C89" w:rsidRDefault="00B26C89"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6" w:author="Nicole" w:date="2019-11-18T00:11:00Z" w:initials="N">
    <w:p w14:paraId="61D2F7EE" w14:textId="77777777" w:rsidR="00B26C89" w:rsidRDefault="00B26C89"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7" w:author="Nicole" w:date="2019-12-11T14:38:00Z" w:initials="N">
    <w:p w14:paraId="0E196A12" w14:textId="3638FE6A" w:rsidR="00B26C89" w:rsidRDefault="00B26C89">
      <w:pPr>
        <w:pStyle w:val="CommentText"/>
      </w:pPr>
      <w:r>
        <w:rPr>
          <w:rStyle w:val="CommentReference"/>
        </w:rPr>
        <w:annotationRef/>
      </w:r>
      <w:r>
        <w:t>Carlos: replace with “study”</w:t>
      </w:r>
    </w:p>
  </w:comment>
  <w:comment w:id="59" w:author="Nicole" w:date="2019-12-11T23:35:00Z" w:initials="N">
    <w:p w14:paraId="45FA4552" w14:textId="76C644AF" w:rsidR="00B26C89" w:rsidRDefault="00B26C89">
      <w:pPr>
        <w:pStyle w:val="CommentText"/>
      </w:pPr>
      <w:r>
        <w:t>***</w:t>
      </w:r>
      <w:r>
        <w:rPr>
          <w:rStyle w:val="CommentReference"/>
        </w:rPr>
        <w:annotationRef/>
      </w:r>
      <w:r>
        <w:t>Nicole: include something about null models for initial model set for each target</w:t>
      </w:r>
    </w:p>
  </w:comment>
  <w:comment w:id="61" w:author="Nicole" w:date="2019-12-07T12:12:00Z" w:initials="N">
    <w:p w14:paraId="2FA0DBDA" w14:textId="74062A3F" w:rsidR="00B26C89" w:rsidRDefault="00B26C89">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62" w:author="Graham Forrester" w:date="2019-12-12T07:38:00Z" w:initials="GF">
    <w:p w14:paraId="394BDF12" w14:textId="548907FE" w:rsidR="00B26C89" w:rsidRDefault="00B26C89">
      <w:pPr>
        <w:pStyle w:val="CommentText"/>
      </w:pPr>
      <w:r>
        <w:rPr>
          <w:rStyle w:val="CommentReference"/>
        </w:rPr>
        <w:annotationRef/>
      </w:r>
      <w:r>
        <w:t>Good point, no fish biologist (or bird biologist) would be surprised by this and I think my edits might help</w:t>
      </w:r>
    </w:p>
  </w:comment>
  <w:comment w:id="64" w:author="Nicole" w:date="2019-12-07T12:17:00Z" w:initials="N">
    <w:p w14:paraId="106FB61F" w14:textId="6CCEB6B9" w:rsidR="00B26C89" w:rsidRDefault="00B26C89">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65" w:author="Graham Forrester" w:date="2019-12-12T07:42:00Z" w:initials="GF">
    <w:p w14:paraId="1A1FA8A0" w14:textId="632BC857" w:rsidR="00B26C89" w:rsidRDefault="00B26C89">
      <w:pPr>
        <w:pStyle w:val="CommentText"/>
      </w:pPr>
      <w:r>
        <w:rPr>
          <w:rStyle w:val="CommentReference"/>
        </w:rPr>
        <w:annotationRef/>
      </w:r>
      <w:r>
        <w:t>I agree with Brian and tried to rewrite the sentence to make a different justification</w:t>
      </w:r>
    </w:p>
  </w:comment>
  <w:comment w:id="68" w:author="Graham Forrester" w:date="2019-12-11T19:27:00Z" w:initials="GF">
    <w:p w14:paraId="54A07EEA" w14:textId="77777777" w:rsidR="00B26C89" w:rsidRDefault="00B26C89" w:rsidP="00015F61">
      <w:pPr>
        <w:spacing w:line="240" w:lineRule="auto"/>
        <w:ind w:firstLine="0"/>
      </w:pPr>
      <w:r>
        <w:rPr>
          <w:rStyle w:val="CommentReference"/>
        </w:rPr>
        <w:annotationRef/>
      </w:r>
      <w:r>
        <w:t>DID YOU READ THIS PAPER?  A POSSIBLE CITATION ABOUT HOW TO MODEL COUNT DATA</w:t>
      </w:r>
    </w:p>
    <w:p w14:paraId="0A76D9B4" w14:textId="77777777" w:rsidR="00B26C89" w:rsidRDefault="00B26C89" w:rsidP="00015F61">
      <w:pPr>
        <w:spacing w:line="240" w:lineRule="auto"/>
        <w:ind w:firstLine="0"/>
      </w:pPr>
    </w:p>
    <w:p w14:paraId="02B68A25" w14:textId="2C31B844" w:rsidR="00B26C89" w:rsidRDefault="00B26C89"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B26C89" w:rsidRDefault="00B26C89">
      <w:pPr>
        <w:pStyle w:val="CommentText"/>
      </w:pPr>
    </w:p>
  </w:comment>
  <w:comment w:id="69" w:author="Nicole" w:date="2019-12-12T00:23:00Z" w:initials="N">
    <w:p w14:paraId="545EF4BB" w14:textId="24501CDC" w:rsidR="00B26C89" w:rsidRDefault="00B26C89">
      <w:pPr>
        <w:pStyle w:val="CommentText"/>
      </w:pPr>
      <w:r>
        <w:rPr>
          <w:rStyle w:val="CommentReference"/>
        </w:rPr>
        <w:annotationRef/>
      </w:r>
      <w:r>
        <w:t>Nicole: I have not read this paper; I will have a look before submitting if there is time, but this might have to wait.</w:t>
      </w:r>
    </w:p>
  </w:comment>
  <w:comment w:id="73" w:author="Nicole" w:date="2019-12-12T15:46:00Z" w:initials="N">
    <w:p w14:paraId="2338FFE2" w14:textId="1A3092F9" w:rsidR="00B26C89" w:rsidRDefault="00B26C89">
      <w:pPr>
        <w:pStyle w:val="CommentText"/>
      </w:pPr>
      <w:r>
        <w:rPr>
          <w:rStyle w:val="CommentReference"/>
        </w:rPr>
        <w:annotationRef/>
      </w:r>
      <w:r>
        <w:t>***Graham: The conceptual flow diagram – as an appendix</w:t>
      </w:r>
    </w:p>
  </w:comment>
  <w:comment w:id="77" w:author="Nicole" w:date="2019-12-12T16:05:00Z" w:initials="N">
    <w:p w14:paraId="3311BC46" w14:textId="77777777" w:rsidR="00B26C89" w:rsidRDefault="00B26C89" w:rsidP="00EF2F0E">
      <w:pPr>
        <w:pStyle w:val="CommentText"/>
      </w:pPr>
      <w:r>
        <w:rPr>
          <w:rStyle w:val="CommentReference"/>
        </w:rPr>
        <w:annotationRef/>
      </w:r>
      <w:r>
        <w:t>***Graham: The conceptual flow diagram – as an appendix</w:t>
      </w:r>
    </w:p>
  </w:comment>
  <w:comment w:id="85" w:author="Nicole" w:date="2019-12-12T16:46:00Z" w:initials="N">
    <w:p w14:paraId="3F77C6D9" w14:textId="77777777" w:rsidR="00E0234B" w:rsidRDefault="00E0234B" w:rsidP="00E0234B">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86" w:author="Nicole" w:date="2019-12-12T16:46:00Z" w:initials="N">
    <w:p w14:paraId="71143C56" w14:textId="77777777" w:rsidR="00E0234B" w:rsidRDefault="00E0234B" w:rsidP="00E0234B">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87" w:author="Nicole" w:date="2019-12-12T16:46:00Z" w:initials="N">
    <w:p w14:paraId="305B905A" w14:textId="77777777" w:rsidR="00E0234B" w:rsidRDefault="00E0234B" w:rsidP="00E0234B">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43BD8FC2" w14:textId="77777777" w:rsidR="00E0234B" w:rsidRDefault="00E0234B" w:rsidP="00E0234B"/>
    <w:p w14:paraId="5A40CEC1" w14:textId="77777777" w:rsidR="00E0234B" w:rsidRDefault="00E0234B" w:rsidP="00E0234B">
      <w:pPr>
        <w:pStyle w:val="CommentText"/>
      </w:pPr>
      <w:r>
        <w:t>Nicole: I have already made this conceptual flow diagram. Should I include it?</w:t>
      </w:r>
    </w:p>
  </w:comment>
  <w:comment w:id="88" w:author="Nicole" w:date="2019-12-12T16:46:00Z" w:initials="N">
    <w:p w14:paraId="0348B4AF" w14:textId="77777777" w:rsidR="00E0234B" w:rsidRDefault="00E0234B" w:rsidP="00E0234B">
      <w:pPr>
        <w:pStyle w:val="CommentText"/>
      </w:pPr>
      <w:r>
        <w:rPr>
          <w:rStyle w:val="CommentReference"/>
        </w:rPr>
        <w:annotationRef/>
      </w:r>
      <w:r>
        <w:t>***</w:t>
      </w:r>
      <w:proofErr w:type="spellStart"/>
      <w:r>
        <w:t>Gavino</w:t>
      </w:r>
      <w:proofErr w:type="spellEnd"/>
      <w:r>
        <w:t>: Discuss the output and the significance of your estimates.</w:t>
      </w:r>
    </w:p>
  </w:comment>
  <w:comment w:id="89" w:author="Nicole" w:date="2019-12-12T16:46:00Z" w:initials="N">
    <w:p w14:paraId="174846A3" w14:textId="77777777" w:rsidR="00E0234B" w:rsidRDefault="00E0234B" w:rsidP="00E0234B">
      <w:pPr>
        <w:pStyle w:val="CommentText"/>
      </w:pPr>
      <w:r>
        <w:rPr>
          <w:rStyle w:val="CommentReference"/>
        </w:rPr>
        <w:annotationRef/>
      </w:r>
      <w:r>
        <w:t>Rachel: provide stats (p-values); what are biological conclusions from such low r-</w:t>
      </w:r>
      <w:proofErr w:type="gramStart"/>
      <w:r>
        <w:t>squared?;</w:t>
      </w:r>
      <w:proofErr w:type="gramEnd"/>
      <w:r>
        <w:t xml:space="preserve"> move A3 and A4 to main body</w:t>
      </w:r>
    </w:p>
  </w:comment>
  <w:comment w:id="90" w:author="Nicole" w:date="2019-12-12T16:46:00Z" w:initials="N">
    <w:p w14:paraId="4ACAA35F" w14:textId="77777777" w:rsidR="00E0234B" w:rsidRDefault="00E0234B" w:rsidP="00E0234B">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93" w:author="Graham Forrester" w:date="2019-12-12T16:46:00Z" w:initials="GF">
    <w:p w14:paraId="5AEA6148" w14:textId="77777777" w:rsidR="00E0234B" w:rsidRDefault="00E0234B" w:rsidP="00E0234B">
      <w:pPr>
        <w:pStyle w:val="CommentText"/>
      </w:pPr>
      <w:r>
        <w:rPr>
          <w:rStyle w:val="CommentReference"/>
        </w:rPr>
        <w:annotationRef/>
      </w:r>
      <w:r>
        <w:t xml:space="preserve">I think this can be an appendix.  The table is the summary table, the figures can be the ones from the </w:t>
      </w:r>
      <w:proofErr w:type="spellStart"/>
      <w:r>
        <w:t>github</w:t>
      </w:r>
      <w:proofErr w:type="spellEnd"/>
      <w:r>
        <w:t xml:space="preserve"> analysis folder </w:t>
      </w:r>
      <w:r w:rsidRPr="0057253E">
        <w:t>basic_r_time_siteasfacet.jpeg</w:t>
      </w:r>
      <w:r>
        <w:t xml:space="preserve">, </w:t>
      </w:r>
      <w:proofErr w:type="spellStart"/>
      <w:r w:rsidRPr="0057253E">
        <w:t>basic_cc_time_siteasfacet</w:t>
      </w:r>
      <w:proofErr w:type="spellEnd"/>
      <w:r>
        <w:t xml:space="preserve">, </w:t>
      </w:r>
      <w:proofErr w:type="spellStart"/>
      <w:r w:rsidRPr="0057253E">
        <w:t>basic_sc_time_siteasfacet</w:t>
      </w:r>
      <w:proofErr w:type="spellEnd"/>
      <w:r>
        <w:t xml:space="preserve"> (adding p-values r2 </w:t>
      </w:r>
      <w:proofErr w:type="spellStart"/>
      <w:r>
        <w:t>ect</w:t>
      </w:r>
      <w:proofErr w:type="spellEnd"/>
      <w:r>
        <w:t xml:space="preserve"> is a detail that can be ignored for now)</w:t>
      </w:r>
    </w:p>
  </w:comment>
  <w:comment w:id="94" w:author="Graham Forrester" w:date="2019-12-12T16:46:00Z" w:initials="GF">
    <w:p w14:paraId="6CA2E4F7" w14:textId="77777777" w:rsidR="00E0234B" w:rsidRDefault="00E0234B" w:rsidP="00E0234B">
      <w:pPr>
        <w:pStyle w:val="CommentText"/>
      </w:pPr>
      <w:r>
        <w:rPr>
          <w:rStyle w:val="CommentReference"/>
        </w:rPr>
        <w:annotationRef/>
      </w:r>
      <w:r>
        <w:t xml:space="preserve">This can be </w:t>
      </w:r>
      <w:proofErr w:type="spellStart"/>
      <w:r>
        <w:t>Github</w:t>
      </w:r>
      <w:proofErr w:type="spellEnd"/>
      <w:r>
        <w:t xml:space="preserve"> figures </w:t>
      </w:r>
      <w:r w:rsidRPr="003B2F6F">
        <w:t>basic_cc_time_line.jpeg</w:t>
      </w:r>
      <w:r>
        <w:t xml:space="preserve"> and </w:t>
      </w:r>
      <w:proofErr w:type="spellStart"/>
      <w:r>
        <w:t>equivalwent</w:t>
      </w:r>
      <w:proofErr w:type="spellEnd"/>
      <w:r>
        <w:t xml:space="preserve"> plots for rugosity and sponges</w:t>
      </w:r>
    </w:p>
  </w:comment>
  <w:comment w:id="97" w:author="Graham Forrester" w:date="2019-12-12T16:46:00Z" w:initials="GF">
    <w:p w14:paraId="4036C174" w14:textId="77777777" w:rsidR="00E0234B" w:rsidRDefault="00E0234B" w:rsidP="00E0234B">
      <w:pPr>
        <w:pStyle w:val="CommentText"/>
      </w:pPr>
      <w:r>
        <w:rPr>
          <w:rStyle w:val="CommentReference"/>
        </w:rPr>
        <w:annotationRef/>
      </w:r>
      <w:r>
        <w:t>Figures will need renumbering because I switch A3 and A4</w:t>
      </w:r>
    </w:p>
  </w:comment>
  <w:comment w:id="98" w:author="Graham Forrester" w:date="2019-12-12T16:46:00Z" w:initials="GF">
    <w:p w14:paraId="0FA8645F" w14:textId="77777777" w:rsidR="00E0234B" w:rsidRDefault="00E0234B" w:rsidP="00E0234B">
      <w:pPr>
        <w:pStyle w:val="CommentText"/>
      </w:pPr>
      <w:r>
        <w:rPr>
          <w:rStyle w:val="CommentReference"/>
        </w:rPr>
        <w:annotationRef/>
      </w:r>
      <w:r>
        <w:t xml:space="preserve">Table AX is the summary table again, Figures AXX = </w:t>
      </w:r>
      <w:proofErr w:type="spellStart"/>
      <w:r w:rsidRPr="00C460FB">
        <w:t>basic_coral_time_siteasfacet</w:t>
      </w:r>
      <w:proofErr w:type="spellEnd"/>
      <w:r>
        <w:t xml:space="preserve"> from the </w:t>
      </w:r>
      <w:proofErr w:type="spellStart"/>
      <w:r>
        <w:t>Github</w:t>
      </w:r>
      <w:proofErr w:type="spellEnd"/>
      <w:r>
        <w:t xml:space="preserve"> and the corresponding figures for fish and sponge richness</w:t>
      </w:r>
    </w:p>
  </w:comment>
  <w:comment w:id="99" w:author="Graham Forrester" w:date="2019-12-12T16:46:00Z" w:initials="GF">
    <w:p w14:paraId="4A1F5333" w14:textId="77777777" w:rsidR="00E0234B" w:rsidRDefault="00E0234B" w:rsidP="00E0234B">
      <w:pPr>
        <w:pStyle w:val="CommentText"/>
      </w:pPr>
      <w:r>
        <w:rPr>
          <w:rStyle w:val="CommentReference"/>
        </w:rPr>
        <w:annotationRef/>
      </w:r>
      <w:r>
        <w:t xml:space="preserve">Use </w:t>
      </w:r>
      <w:r w:rsidRPr="00B90E1D">
        <w:t>basic_coral_time_line.jpeg</w:t>
      </w:r>
      <w:r>
        <w:t xml:space="preserve"> and the corresponding </w:t>
      </w:r>
      <w:proofErr w:type="spellStart"/>
      <w:r>
        <w:t>fisgures</w:t>
      </w:r>
      <w:proofErr w:type="spellEnd"/>
      <w:r>
        <w:t xml:space="preserve"> for sponges and fish.  Note I am assuming the statistical result from just looking at the fitted lines here – which we can check later (post thesis </w:t>
      </w:r>
      <w:proofErr w:type="spellStart"/>
      <w:r>
        <w:t>sunbmission</w:t>
      </w:r>
      <w:proofErr w:type="spellEnd"/>
      <w:r>
        <w:t>)</w:t>
      </w:r>
    </w:p>
  </w:comment>
  <w:comment w:id="111" w:author="Nicole" w:date="2019-12-12T16:46:00Z" w:initials="N">
    <w:p w14:paraId="2EC79855" w14:textId="77777777" w:rsidR="00E0234B" w:rsidRDefault="00E0234B" w:rsidP="00E0234B">
      <w:pPr>
        <w:pStyle w:val="CommentText"/>
      </w:pPr>
      <w:r>
        <w:rPr>
          <w:rStyle w:val="CommentReference"/>
        </w:rPr>
        <w:annotationRef/>
      </w:r>
      <w:r>
        <w:t xml:space="preserve">Brian: </w:t>
      </w:r>
      <w:r w:rsidRPr="00CE687F">
        <w:t>even more so, all models with any AIC weight included the variable "year".</w:t>
      </w:r>
    </w:p>
  </w:comment>
  <w:comment w:id="121" w:author="Nicole" w:date="2019-12-12T16:46:00Z" w:initials="N">
    <w:p w14:paraId="3A2BAF53" w14:textId="77777777" w:rsidR="00E0234B" w:rsidRDefault="00E0234B" w:rsidP="00E0234B">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85" w:author="Nicole" w:date="2019-12-06T23:13:00Z" w:initials="N">
    <w:p w14:paraId="43B6E11A" w14:textId="17B262C0" w:rsidR="00B26C89" w:rsidRDefault="00B26C89">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86" w:author="Nicole" w:date="2019-12-07T12:28:00Z" w:initials="N">
    <w:p w14:paraId="5FA731AF" w14:textId="19D9A0B8" w:rsidR="00B26C89" w:rsidRDefault="00B26C89">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187" w:author="Nicole" w:date="2019-12-06T23:29:00Z" w:initials="N">
    <w:p w14:paraId="2330B733" w14:textId="77777777" w:rsidR="00B26C89" w:rsidRDefault="00B26C89" w:rsidP="00881767">
      <w:pPr>
        <w:pStyle w:val="CommentText"/>
      </w:pPr>
      <w:r>
        <w:rPr>
          <w:rStyle w:val="CommentReference"/>
        </w:rPr>
        <w:annotationRef/>
      </w:r>
      <w:r>
        <w:t>Carlos: delete</w:t>
      </w:r>
    </w:p>
  </w:comment>
  <w:comment w:id="189" w:author="Nicole" w:date="2019-12-07T12:17:00Z" w:initials="N">
    <w:p w14:paraId="1EF0EC55" w14:textId="77777777" w:rsidR="00B26C89" w:rsidRDefault="00B26C89"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188" w:author="Nicole" w:date="2019-12-06T23:15:00Z" w:initials="N">
    <w:p w14:paraId="1BA73353" w14:textId="77777777" w:rsidR="00B26C89" w:rsidRDefault="00B26C89" w:rsidP="00881767">
      <w:pPr>
        <w:pStyle w:val="CommentText"/>
      </w:pPr>
      <w:r>
        <w:rPr>
          <w:rStyle w:val="CommentReference"/>
        </w:rPr>
        <w:annotationRef/>
      </w:r>
      <w:r>
        <w:t>Carlos: A bit unclear</w:t>
      </w:r>
    </w:p>
  </w:comment>
  <w:comment w:id="190" w:author="Nicole" w:date="2019-11-20T05:17:00Z" w:initials="N">
    <w:p w14:paraId="7A99DDE6" w14:textId="02E046C3" w:rsidR="00B26C89" w:rsidRDefault="00B26C89"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92" w:author="Nicole" w:date="2019-12-07T12:29:00Z" w:initials="N">
    <w:p w14:paraId="4CF76785" w14:textId="6504B439" w:rsidR="00B26C89" w:rsidRDefault="00B26C89">
      <w:pPr>
        <w:pStyle w:val="CommentText"/>
      </w:pPr>
      <w:r>
        <w:rPr>
          <w:rStyle w:val="CommentReference"/>
        </w:rPr>
        <w:annotationRef/>
      </w:r>
      <w:r>
        <w:t>Brian: why line break here?</w:t>
      </w:r>
    </w:p>
  </w:comment>
  <w:comment w:id="193" w:author="Nicole" w:date="2019-11-20T03:58:00Z" w:initials="N">
    <w:p w14:paraId="1751A14C" w14:textId="04DEAC62" w:rsidR="00B26C89" w:rsidRDefault="00B26C89">
      <w:pPr>
        <w:pStyle w:val="CommentText"/>
      </w:pPr>
      <w:r>
        <w:rPr>
          <w:rStyle w:val="CommentReference"/>
        </w:rPr>
        <w:annotationRef/>
      </w:r>
      <w:r>
        <w:t>Takeaway from this paper:</w:t>
      </w:r>
    </w:p>
    <w:p w14:paraId="7348AD77" w14:textId="71E8B641" w:rsidR="00B26C89" w:rsidRDefault="00B26C89">
      <w:pPr>
        <w:pStyle w:val="CommentText"/>
      </w:pPr>
      <w:r>
        <w:t>Descriptions of the high variability of mechanisms of and distances for dispersal</w:t>
      </w:r>
    </w:p>
  </w:comment>
  <w:comment w:id="194" w:author="Nicole" w:date="2019-11-20T03:57:00Z" w:initials="N">
    <w:p w14:paraId="6D87EA04" w14:textId="437ED1F0" w:rsidR="00B26C89" w:rsidRDefault="00B26C89">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91" w:author="Graham Forrester" w:date="2019-12-03T11:42:00Z" w:initials="GF">
    <w:p w14:paraId="4EE592AC" w14:textId="4CE8303F" w:rsidR="00B26C89" w:rsidRDefault="00B26C89">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195" w:author="Nicole" w:date="2019-11-20T05:22:00Z" w:initials="N">
    <w:p w14:paraId="7F3B3A69" w14:textId="3F7E3502" w:rsidR="00B26C89" w:rsidRDefault="00B26C89"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96" w:author="Graham Forrester" w:date="2019-12-03T11:43:00Z" w:initials="GF">
    <w:p w14:paraId="07107738" w14:textId="46C531DE" w:rsidR="00B26C89" w:rsidRDefault="00B26C89">
      <w:pPr>
        <w:pStyle w:val="CommentText"/>
      </w:pPr>
      <w:r>
        <w:rPr>
          <w:rStyle w:val="CommentReference"/>
        </w:rPr>
        <w:annotationRef/>
      </w:r>
      <w:r>
        <w:t>This would not have made sense.  I have thought off and on about suggesting we add fish abundance as a surrogate (for fish richness).</w:t>
      </w:r>
    </w:p>
  </w:comment>
  <w:comment w:id="197" w:author="Graham Forrester" w:date="2019-12-03T11:50:00Z" w:initials="GF">
    <w:p w14:paraId="37952E27" w14:textId="44FAA7AE" w:rsidR="00B26C89" w:rsidRDefault="00B26C89">
      <w:pPr>
        <w:pStyle w:val="CommentText"/>
      </w:pPr>
      <w:r>
        <w:rPr>
          <w:rStyle w:val="CommentReference"/>
        </w:rPr>
        <w:annotationRef/>
      </w:r>
      <w:r>
        <w:t xml:space="preserve">This specific result (rugosity vs fish richness) can be contrasted with Pratchett et al </w:t>
      </w:r>
      <w:proofErr w:type="gramStart"/>
      <w:r>
        <w:t>2011..</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99" w:author="Nicole" w:date="2019-12-07T12:51:00Z" w:initials="N">
    <w:p w14:paraId="7AEF4DD5" w14:textId="2D0C503D" w:rsidR="00B26C89" w:rsidRDefault="00B26C89">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200" w:author="Nicole" w:date="2019-12-07T12:29:00Z" w:initials="N">
    <w:p w14:paraId="0082EB0E" w14:textId="6BEB7B83" w:rsidR="00B26C89" w:rsidRDefault="00B26C89">
      <w:pPr>
        <w:pStyle w:val="CommentText"/>
      </w:pPr>
      <w:r>
        <w:rPr>
          <w:rStyle w:val="CommentReference"/>
        </w:rPr>
        <w:annotationRef/>
      </w:r>
      <w:r>
        <w:t>Brian: Rephrase and reference the study here.</w:t>
      </w:r>
    </w:p>
  </w:comment>
  <w:comment w:id="198" w:author="Graham Forrester" w:date="2019-12-03T11:44:00Z" w:initials="GF">
    <w:p w14:paraId="1616FF1F" w14:textId="6BD3CE10" w:rsidR="00B26C89" w:rsidRDefault="00B26C89">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201" w:author="Graham Forrester" w:date="2019-11-20T11:25:00Z" w:initials="GF">
    <w:p w14:paraId="552ED08E" w14:textId="2E34F0E4" w:rsidR="00B26C89" w:rsidRDefault="00B26C89">
      <w:pPr>
        <w:pStyle w:val="CommentText"/>
      </w:pPr>
      <w:r>
        <w:rPr>
          <w:rStyle w:val="CommentReference"/>
        </w:rPr>
        <w:annotationRef/>
      </w:r>
      <w:r>
        <w:t>I know that it was boat anchoring, but leave this aside for now.</w:t>
      </w:r>
    </w:p>
  </w:comment>
  <w:comment w:id="202" w:author="Nicole" w:date="2019-11-26T13:50:00Z" w:initials="N">
    <w:p w14:paraId="535B8D36" w14:textId="6BFF9915" w:rsidR="00B26C89" w:rsidRDefault="00B26C89">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203" w:author="Graham Forrester" w:date="2019-12-03T12:01:00Z" w:initials="GF">
    <w:p w14:paraId="5F28C972" w14:textId="77777777" w:rsidR="00B26C89" w:rsidRDefault="00B26C89">
      <w:pPr>
        <w:pStyle w:val="CommentText"/>
      </w:pPr>
      <w:r>
        <w:rPr>
          <w:rStyle w:val="CommentReference"/>
        </w:rPr>
        <w:annotationRef/>
      </w:r>
      <w:r>
        <w:t xml:space="preserve">Lots of semi-connected points in this paragraph.  </w:t>
      </w:r>
    </w:p>
    <w:p w14:paraId="30A4A135" w14:textId="77777777" w:rsidR="00B26C89" w:rsidRDefault="00B26C89">
      <w:pPr>
        <w:pStyle w:val="CommentText"/>
      </w:pPr>
    </w:p>
    <w:p w14:paraId="6D33B92C" w14:textId="77777777" w:rsidR="00B26C89" w:rsidRDefault="00B26C89">
      <w:pPr>
        <w:pStyle w:val="CommentText"/>
      </w:pPr>
      <w:r>
        <w:t>Group according to…..</w:t>
      </w:r>
    </w:p>
    <w:p w14:paraId="1FE480A6" w14:textId="77777777" w:rsidR="00B26C89" w:rsidRDefault="00B26C89">
      <w:pPr>
        <w:pStyle w:val="CommentText"/>
      </w:pPr>
      <w:r>
        <w:t>Basis in the literature for predicting specific surrogate-target relationships for sponges?</w:t>
      </w:r>
    </w:p>
    <w:p w14:paraId="4C03E95E" w14:textId="77777777" w:rsidR="00B26C89" w:rsidRDefault="00B26C89">
      <w:pPr>
        <w:pStyle w:val="CommentText"/>
      </w:pPr>
    </w:p>
    <w:p w14:paraId="5CC39958" w14:textId="77777777" w:rsidR="00B26C89" w:rsidRDefault="00B26C89">
      <w:pPr>
        <w:pStyle w:val="CommentText"/>
      </w:pPr>
      <w:r>
        <w:t xml:space="preserve">Main result for sponges – their richness was weakly predicted by the surrogates and largely independent of coral/fish richness.  </w:t>
      </w:r>
    </w:p>
    <w:p w14:paraId="371A4A61" w14:textId="77777777" w:rsidR="00B26C89" w:rsidRDefault="00B26C89">
      <w:pPr>
        <w:pStyle w:val="CommentText"/>
      </w:pPr>
    </w:p>
    <w:p w14:paraId="36028CE5" w14:textId="56DEA985" w:rsidR="00B26C89" w:rsidRDefault="00B26C89">
      <w:pPr>
        <w:pStyle w:val="CommentText"/>
      </w:pPr>
    </w:p>
  </w:comment>
  <w:comment w:id="204" w:author="Nicole" w:date="2019-11-20T05:24:00Z" w:initials="N">
    <w:p w14:paraId="5600C804" w14:textId="0C3BB952" w:rsidR="00B26C89" w:rsidRDefault="00B26C89">
      <w:pPr>
        <w:pStyle w:val="CommentText"/>
      </w:pPr>
      <w:r>
        <w:rPr>
          <w:rStyle w:val="CommentReference"/>
        </w:rPr>
        <w:annotationRef/>
      </w:r>
      <w:r>
        <w:t>Takeaway from this paper: Allelopathic sponges, may reduce coral cover at local scales</w:t>
      </w:r>
    </w:p>
  </w:comment>
  <w:comment w:id="205" w:author="Nicole" w:date="2019-11-20T05:31:00Z" w:initials="N">
    <w:p w14:paraId="7EF80EBE" w14:textId="2F1AAE55" w:rsidR="00B26C89" w:rsidRDefault="00B26C89">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206" w:author="Nicole" w:date="2019-11-20T05:31:00Z" w:initials="N">
    <w:p w14:paraId="64414C51" w14:textId="79221A7E" w:rsidR="00B26C89" w:rsidRDefault="00B26C89">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B26C89" w:rsidRDefault="00B26C89">
      <w:pPr>
        <w:pStyle w:val="CommentText"/>
      </w:pPr>
    </w:p>
    <w:p w14:paraId="231BFA09" w14:textId="32C87A94" w:rsidR="00B26C89" w:rsidRDefault="00B26C89">
      <w:pPr>
        <w:pStyle w:val="CommentText"/>
      </w:pPr>
      <w:r>
        <w:t>Takeaway from Stella 2011: sponges can hold reef together and play important role in cycling of some nutrients; sponges can be allelopathic and overgrow corals</w:t>
      </w:r>
    </w:p>
  </w:comment>
  <w:comment w:id="207" w:author="Nicole" w:date="2019-11-20T05:31:00Z" w:initials="N">
    <w:p w14:paraId="4E0D3E57" w14:textId="5D125270" w:rsidR="00B26C89" w:rsidRDefault="00B26C89">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B26C89" w:rsidRDefault="00B26C89">
      <w:pPr>
        <w:pStyle w:val="CommentText"/>
      </w:pPr>
    </w:p>
    <w:p w14:paraId="5B08DD87" w14:textId="134B209E" w:rsidR="00B26C89" w:rsidRDefault="00B26C89">
      <w:pPr>
        <w:pStyle w:val="CommentText"/>
      </w:pPr>
      <w:r>
        <w:t>Takeaway from Powell 2014: decrease in spongivorous fish has led to increase in sponge N in the Indo-Pacific region</w:t>
      </w:r>
    </w:p>
  </w:comment>
  <w:comment w:id="208" w:author="Graham Forrester" w:date="2019-12-03T12:04:00Z" w:initials="GF">
    <w:p w14:paraId="2BC22F26" w14:textId="77777777" w:rsidR="00B26C89" w:rsidRDefault="00B26C89">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B26C89" w:rsidRDefault="00B26C89">
      <w:pPr>
        <w:pStyle w:val="CommentText"/>
      </w:pPr>
    </w:p>
    <w:p w14:paraId="06A436C5" w14:textId="6AA20FC6" w:rsidR="00B26C89" w:rsidRDefault="00B26C89">
      <w:pPr>
        <w:pStyle w:val="CommentText"/>
      </w:pPr>
      <w:r>
        <w:t>Or, if this is a summary of the preceding section, make sure that is obvious.</w:t>
      </w:r>
    </w:p>
  </w:comment>
  <w:comment w:id="209" w:author="Nicole" w:date="2019-11-19T00:49:00Z" w:initials="N">
    <w:p w14:paraId="0BEDB636" w14:textId="30FE15A8" w:rsidR="00B26C89" w:rsidRDefault="00B26C89">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211" w:author="Nicole" w:date="2019-12-07T12:30:00Z" w:initials="N">
    <w:p w14:paraId="410E96C6" w14:textId="6F7F0741" w:rsidR="00B26C89" w:rsidRDefault="00B26C89">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210" w:author="Graham Forrester" w:date="2019-12-03T12:06:00Z" w:initials="GF">
    <w:p w14:paraId="1A8FDBC9" w14:textId="06678B08" w:rsidR="00B26C89" w:rsidRDefault="00B26C89">
      <w:pPr>
        <w:pStyle w:val="CommentText"/>
      </w:pPr>
      <w:r>
        <w:rPr>
          <w:rStyle w:val="CommentReference"/>
        </w:rPr>
        <w:annotationRef/>
      </w:r>
      <w:r>
        <w:t>This is not obvious from the graphs in the thesis…..and I am not convinced it is accurate.  Can you explain how you came to this conclusion?</w:t>
      </w:r>
    </w:p>
  </w:comment>
  <w:comment w:id="212" w:author="Nicole" w:date="2019-12-07T12:30:00Z" w:initials="N">
    <w:p w14:paraId="77463CD3" w14:textId="7739A9DA" w:rsidR="00B26C89" w:rsidRDefault="00B26C89">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213" w:author="Nicole" w:date="2019-12-07T12:31:00Z" w:initials="N">
    <w:p w14:paraId="7A35F8B8" w14:textId="6C7A9C92" w:rsidR="00B26C89" w:rsidRDefault="00B26C89">
      <w:pPr>
        <w:pStyle w:val="CommentText"/>
      </w:pPr>
      <w:r>
        <w:rPr>
          <w:rStyle w:val="CommentReference"/>
        </w:rPr>
        <w:annotationRef/>
      </w:r>
      <w:r>
        <w:t>Brian: cut sentence into two</w:t>
      </w:r>
    </w:p>
  </w:comment>
  <w:comment w:id="215" w:author="Nicole" w:date="2019-11-20T06:00:00Z" w:initials="N">
    <w:p w14:paraId="2A37DF65" w14:textId="1C5B04B7" w:rsidR="00B26C89" w:rsidRDefault="00B26C89">
      <w:pPr>
        <w:pStyle w:val="CommentText"/>
      </w:pPr>
      <w:r>
        <w:rPr>
          <w:rStyle w:val="CommentReference"/>
        </w:rPr>
        <w:annotationRef/>
      </w:r>
      <w:r>
        <w:t>Takeaway from this paper: there are many understudied invert groups that can inform our understanding of biodiversity changes on coral reefs</w:t>
      </w:r>
    </w:p>
  </w:comment>
  <w:comment w:id="214" w:author="Graham Forrester" w:date="2019-12-03T12:08:00Z" w:initials="GF">
    <w:p w14:paraId="004130C7" w14:textId="2D92B660" w:rsidR="00B26C89" w:rsidRDefault="00B26C89">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B26C89" w:rsidRDefault="00B26C89">
      <w:pPr>
        <w:pStyle w:val="CommentText"/>
      </w:pPr>
    </w:p>
    <w:p w14:paraId="086A2894" w14:textId="77777777" w:rsidR="00B26C89" w:rsidRDefault="00B26C89">
      <w:pPr>
        <w:pStyle w:val="CommentText"/>
      </w:pPr>
    </w:p>
    <w:p w14:paraId="78C9AD04" w14:textId="01F09657" w:rsidR="00B26C89" w:rsidRDefault="00B26C89">
      <w:pPr>
        <w:pStyle w:val="CommentText"/>
      </w:pPr>
      <w:r>
        <w:t>Things to bring up – not organized.</w:t>
      </w:r>
    </w:p>
    <w:p w14:paraId="05C4346B" w14:textId="56DD190E" w:rsidR="00B26C89" w:rsidRDefault="00B26C89">
      <w:pPr>
        <w:pStyle w:val="CommentText"/>
      </w:pPr>
      <w:r>
        <w:t>Rise of eDNA to monitor cryptic groups and microbes,</w:t>
      </w:r>
    </w:p>
    <w:p w14:paraId="7B172465" w14:textId="123BEC9F" w:rsidR="00B26C89" w:rsidRDefault="00B26C89">
      <w:pPr>
        <w:pStyle w:val="CommentText"/>
      </w:pPr>
      <w:r>
        <w:t>The few studies of richness in cryptic groups on coral reefs</w:t>
      </w:r>
    </w:p>
    <w:p w14:paraId="4383AA62" w14:textId="2D2C5422" w:rsidR="00B26C89" w:rsidRDefault="00B26C89">
      <w:pPr>
        <w:pStyle w:val="CommentText"/>
      </w:pPr>
    </w:p>
    <w:p w14:paraId="18A470B9" w14:textId="6B4B5A99" w:rsidR="00B26C89" w:rsidRDefault="00B26C89">
      <w:pPr>
        <w:pStyle w:val="CommentText"/>
      </w:pPr>
      <w:r>
        <w:t>Comparisons to terrestrial papers where extrapolating to other taxa has worked/failed</w:t>
      </w:r>
    </w:p>
    <w:p w14:paraId="48A8C21F" w14:textId="77777777" w:rsidR="00B26C89" w:rsidRDefault="00B26C89">
      <w:pPr>
        <w:pStyle w:val="CommentText"/>
      </w:pPr>
    </w:p>
    <w:p w14:paraId="4D4D569F" w14:textId="6BA374EE" w:rsidR="00B26C89" w:rsidRDefault="00B26C89">
      <w:pPr>
        <w:pStyle w:val="CommentText"/>
      </w:pPr>
    </w:p>
  </w:comment>
  <w:comment w:id="216" w:author="Nicole" w:date="2019-12-07T12:31:00Z" w:initials="N">
    <w:p w14:paraId="36D56BAD" w14:textId="36BC3103" w:rsidR="00B26C89" w:rsidRDefault="00B26C89">
      <w:pPr>
        <w:pStyle w:val="CommentText"/>
      </w:pPr>
      <w:r>
        <w:rPr>
          <w:rStyle w:val="CommentReference"/>
        </w:rPr>
        <w:annotationRef/>
      </w:r>
      <w:r>
        <w:t>Brian: huh?</w:t>
      </w:r>
    </w:p>
  </w:comment>
  <w:comment w:id="217" w:author="Graham Forrester" w:date="2019-12-03T12:17:00Z" w:initials="GF">
    <w:p w14:paraId="44DFA122" w14:textId="77A9ED1B" w:rsidR="00B26C89" w:rsidRDefault="00B26C89">
      <w:pPr>
        <w:pStyle w:val="CommentText"/>
      </w:pPr>
      <w:r>
        <w:rPr>
          <w:rStyle w:val="CommentReference"/>
        </w:rPr>
        <w:annotationRef/>
      </w:r>
      <w:r>
        <w:t>This needs to be defined, perhaps in a parenthetic clause</w:t>
      </w:r>
    </w:p>
  </w:comment>
  <w:comment w:id="218" w:author="Nicole" w:date="2019-12-07T12:31:00Z" w:initials="N">
    <w:p w14:paraId="6CB10818" w14:textId="4B0D8A9B" w:rsidR="00B26C89" w:rsidRDefault="00B26C89">
      <w:pPr>
        <w:pStyle w:val="CommentText"/>
      </w:pPr>
      <w:r>
        <w:rPr>
          <w:rStyle w:val="CommentReference"/>
        </w:rPr>
        <w:annotationRef/>
      </w:r>
      <w:r>
        <w:t>Brian: never defined</w:t>
      </w:r>
    </w:p>
  </w:comment>
  <w:comment w:id="219" w:author="Nicole" w:date="2019-11-20T06:10:00Z" w:initials="N">
    <w:p w14:paraId="756AB600" w14:textId="4739D5BC" w:rsidR="00B26C89" w:rsidRDefault="00B26C89"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220" w:author="Nicole" w:date="2019-11-20T06:19:00Z" w:initials="N">
    <w:p w14:paraId="19047493" w14:textId="0C55BC5B" w:rsidR="00B26C89" w:rsidRDefault="00B26C89">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221" w:author="Graham Forrester" w:date="2019-12-03T12:20:00Z" w:initials="GF">
    <w:p w14:paraId="2EF5B111" w14:textId="77777777" w:rsidR="00B26C89" w:rsidRDefault="00B26C89">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B26C89" w:rsidRDefault="00B26C89">
      <w:pPr>
        <w:pStyle w:val="CommentText"/>
      </w:pPr>
    </w:p>
    <w:p w14:paraId="1FF1590B" w14:textId="0D2A2A73" w:rsidR="00B26C89" w:rsidRDefault="00B26C89">
      <w:pPr>
        <w:pStyle w:val="CommentText"/>
      </w:pPr>
      <w:r>
        <w:t>This could be something about temporal stability, because temporal change is not well studied?</w:t>
      </w:r>
      <w:r>
        <w:br/>
      </w:r>
      <w:r>
        <w:br/>
      </w:r>
    </w:p>
  </w:comment>
  <w:comment w:id="222" w:author="Nicole" w:date="2019-11-19T00:49:00Z" w:initials="N">
    <w:p w14:paraId="20F72326" w14:textId="1C015801" w:rsidR="00B26C89" w:rsidRDefault="00B26C89">
      <w:pPr>
        <w:pStyle w:val="CommentText"/>
      </w:pPr>
      <w:r>
        <w:rPr>
          <w:rStyle w:val="CommentReference"/>
        </w:rPr>
        <w:annotationRef/>
      </w:r>
      <w:r>
        <w:t>Main Point: Conclusions and takeaways</w:t>
      </w:r>
    </w:p>
  </w:comment>
  <w:comment w:id="223" w:author="Graham Forrester" w:date="2019-12-03T12:22:00Z" w:initials="GF">
    <w:p w14:paraId="25AB2B69" w14:textId="63F68456" w:rsidR="00B26C89" w:rsidRDefault="00B26C89">
      <w:pPr>
        <w:pStyle w:val="CommentText"/>
      </w:pPr>
      <w:r>
        <w:rPr>
          <w:rStyle w:val="CommentReference"/>
        </w:rPr>
        <w:annotationRef/>
      </w:r>
      <w:r>
        <w:t>Say something about what we learned about sponges and then something we learned about extrapolating across groups more generally</w:t>
      </w:r>
    </w:p>
  </w:comment>
  <w:comment w:id="226" w:author="Nicole" w:date="2019-12-11T23:41:00Z" w:initials="N">
    <w:p w14:paraId="6FB27F7B" w14:textId="3E72EFAC" w:rsidR="00B26C89" w:rsidRDefault="00B26C89">
      <w:pPr>
        <w:pStyle w:val="CommentText"/>
      </w:pPr>
      <w:r>
        <w:rPr>
          <w:rStyle w:val="CommentReference"/>
        </w:rPr>
        <w:annotationRef/>
      </w:r>
      <w:r>
        <w:t>***Nicole: update before submitting</w:t>
      </w:r>
    </w:p>
  </w:comment>
  <w:comment w:id="229" w:author="Nicole" w:date="2019-12-11T14:59:00Z" w:initials="N">
    <w:p w14:paraId="590C87D8" w14:textId="77777777" w:rsidR="00B26C89" w:rsidRDefault="00B26C89" w:rsidP="00401C56">
      <w:pPr>
        <w:pStyle w:val="CommentText"/>
      </w:pPr>
      <w:r>
        <w:rPr>
          <w:rStyle w:val="CommentReference"/>
        </w:rPr>
        <w:annotationRef/>
      </w:r>
      <w:r>
        <w:t>***Nicole: renumber figures and appendices in text when order is determined</w:t>
      </w:r>
    </w:p>
  </w:comment>
  <w:comment w:id="230" w:author="Nicole" w:date="2019-12-11T14:59:00Z" w:initials="N">
    <w:p w14:paraId="50C443C2"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231" w:author="Nicole" w:date="2019-12-11T14:59:00Z" w:initials="N">
    <w:p w14:paraId="28C91769"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232" w:author="Nicole" w:date="2019-12-11T14:59:00Z" w:initials="N">
    <w:p w14:paraId="4593DA95"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233" w:author="Nicole" w:date="2019-12-11T14:59:00Z" w:initials="N">
    <w:p w14:paraId="54355763"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234" w:author="Nicole" w:date="2019-12-11T14:59:00Z" w:initials="N">
    <w:p w14:paraId="1D665D9D"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235" w:author="Nicole" w:date="2019-12-11T14:59:00Z" w:initials="N">
    <w:p w14:paraId="7B22120B" w14:textId="77777777" w:rsidR="00B26C89" w:rsidRDefault="00B26C89" w:rsidP="00401C56">
      <w:pPr>
        <w:pStyle w:val="CommentText"/>
      </w:pPr>
      <w:r>
        <w:t>^</w:t>
      </w:r>
      <w:r>
        <w:rPr>
          <w:rStyle w:val="CommentReference"/>
        </w:rPr>
        <w:annotationRef/>
      </w:r>
      <w:r>
        <w:t>Graham: I am still puzzling over this result.</w:t>
      </w:r>
    </w:p>
    <w:p w14:paraId="651B312C" w14:textId="77777777" w:rsidR="00B26C89" w:rsidRDefault="00B26C89" w:rsidP="00401C56">
      <w:pPr>
        <w:pStyle w:val="CommentText"/>
      </w:pPr>
    </w:p>
    <w:p w14:paraId="5F3A4484" w14:textId="77777777" w:rsidR="00B26C89" w:rsidRDefault="00B26C89" w:rsidP="00401C56">
      <w:pPr>
        <w:pStyle w:val="CommentText"/>
      </w:pPr>
      <w:r>
        <w:t>It means…..within a site, change in richness with rugosity is less than expected (lines within sites are more shallow than the overall trend)</w:t>
      </w:r>
    </w:p>
    <w:p w14:paraId="59636C7F" w14:textId="77777777" w:rsidR="00B26C89" w:rsidRDefault="00B26C89" w:rsidP="00401C56">
      <w:pPr>
        <w:pStyle w:val="CommentText"/>
      </w:pPr>
    </w:p>
    <w:p w14:paraId="5646173B" w14:textId="77777777" w:rsidR="00B26C89" w:rsidRDefault="00B26C89" w:rsidP="00401C56">
      <w:pPr>
        <w:pStyle w:val="CommentText"/>
      </w:pPr>
      <w:r>
        <w:t>Is a lagged response to declines over time in rugosity a possible reason?</w:t>
      </w:r>
    </w:p>
    <w:p w14:paraId="59F61D21" w14:textId="77777777" w:rsidR="00B26C89" w:rsidRDefault="00B26C89" w:rsidP="00401C56">
      <w:pPr>
        <w:pStyle w:val="CommentText"/>
      </w:pPr>
    </w:p>
    <w:p w14:paraId="51C86E01" w14:textId="77777777" w:rsidR="00B26C89" w:rsidRDefault="00B26C89" w:rsidP="00401C56">
      <w:pPr>
        <w:pStyle w:val="CommentText"/>
      </w:pPr>
      <w:r>
        <w:t>(Have you made a graph like this where the legend is year rather than site, e.g. like Fig. 5?  I was wondering because the model with site + year is close to the site only model)</w:t>
      </w:r>
    </w:p>
  </w:comment>
  <w:comment w:id="236" w:author="Nicole" w:date="2019-12-11T14:59:00Z" w:initials="N">
    <w:p w14:paraId="1130EF3D"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237" w:author="Nicole" w:date="2019-12-11T14:59:00Z" w:initials="N">
    <w:p w14:paraId="1D56A698" w14:textId="77777777" w:rsidR="00B26C89" w:rsidRDefault="00B26C89"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238" w:author="Nicole" w:date="2019-12-11T14:59:00Z" w:initials="N">
    <w:p w14:paraId="2041C7DF"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240" w:author="Nicole" w:date="2019-12-11T14:59:00Z" w:initials="N">
    <w:p w14:paraId="169D87C3" w14:textId="77777777" w:rsidR="00B26C89" w:rsidRDefault="00B26C89" w:rsidP="00401C56">
      <w:pPr>
        <w:pStyle w:val="CommentText"/>
      </w:pPr>
      <w:r>
        <w:rPr>
          <w:rStyle w:val="CommentReference"/>
        </w:rPr>
        <w:annotationRef/>
      </w:r>
      <w:r>
        <w:t>***Nicole: renumber figures and appendices in text when order is determined</w:t>
      </w:r>
    </w:p>
  </w:comment>
  <w:comment w:id="241" w:author="Nicole" w:date="2019-12-11T14:59:00Z" w:initials="N">
    <w:p w14:paraId="441F84F6"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42" w:author="Nicole" w:date="2019-12-11T14:59:00Z" w:initials="N">
    <w:p w14:paraId="17E5FFEF" w14:textId="77777777" w:rsidR="00B26C89" w:rsidRDefault="00B26C89" w:rsidP="00401C56">
      <w:pPr>
        <w:pStyle w:val="CommentText"/>
      </w:pPr>
      <w:r>
        <w:rPr>
          <w:rStyle w:val="CommentReference"/>
        </w:rPr>
        <w:annotationRef/>
      </w:r>
      <w:r>
        <w:rPr>
          <w:rStyle w:val="TableheadingChar"/>
        </w:rPr>
        <w:t>Nicole: A note of clarification RE code: Lines represent smoothed conditional means using</w:t>
      </w:r>
      <w:r>
        <w:rPr>
          <w:rStyle w:val="TableheadingChar"/>
        </w:rPr>
        <w:t xml:space="preserve"> geom_</w:t>
      </w:r>
      <w:proofErr w:type="gramStart"/>
      <w:r>
        <w:rPr>
          <w:rStyle w:val="TableheadingChar"/>
        </w:rPr>
        <w:t>smooth(</w:t>
      </w:r>
      <w:proofErr w:type="gramEnd"/>
      <w:r>
        <w:rPr>
          <w:rStyle w:val="TableheadingChar"/>
        </w:rPr>
        <w:t>) in the R programming language with the glm method and the formula y ~ x</w:t>
      </w:r>
    </w:p>
  </w:comment>
  <w:comment w:id="243" w:author="Graham Forrester" w:date="2019-12-11T14:59:00Z" w:initials="GF">
    <w:p w14:paraId="6D9823DA" w14:textId="77777777" w:rsidR="00B26C89" w:rsidRDefault="00B26C89" w:rsidP="00401C56">
      <w:pPr>
        <w:pStyle w:val="CommentText"/>
      </w:pPr>
      <w:r>
        <w:rPr>
          <w:rStyle w:val="CommentReference"/>
        </w:rPr>
        <w:annotationRef/>
      </w:r>
      <w:r>
        <w:t xml:space="preserve">^ Graham: For coral cover </w:t>
      </w:r>
      <w:r>
        <w:t>vs rugosity, grand ghut is the reason for the cloud of points above the trend line (it has high rugosity but low coral cover)</w:t>
      </w:r>
    </w:p>
  </w:comment>
  <w:comment w:id="244" w:author="Nicole" w:date="2019-12-11T14:59:00Z" w:initials="N">
    <w:p w14:paraId="3A1B3A5C"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w:t>
      </w:r>
      <w:r>
        <w:rPr>
          <w:rStyle w:val="TableheadingChar"/>
        </w:rPr>
        <w:t>conditional means using geom_</w:t>
      </w:r>
      <w:proofErr w:type="gramStart"/>
      <w:r>
        <w:rPr>
          <w:rStyle w:val="TableheadingChar"/>
        </w:rPr>
        <w:t>smooth(</w:t>
      </w:r>
      <w:proofErr w:type="gramEnd"/>
      <w:r>
        <w:rPr>
          <w:rStyle w:val="TableheadingChar"/>
        </w:rPr>
        <w:t>) in the R programming language with the glm method and the formula y ~ x</w:t>
      </w:r>
    </w:p>
  </w:comment>
  <w:comment w:id="245" w:author="Nicole" w:date="2019-12-11T14:59:00Z" w:initials="N">
    <w:p w14:paraId="223E59C5"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w:t>
      </w:r>
      <w:r>
        <w:rPr>
          <w:rStyle w:val="TableheadingChar"/>
        </w:rPr>
        <w:t>language with the glm.nb method for negative binomial distribution and the formula coral_richness ~ cc + yr; year as trend</w:t>
      </w:r>
    </w:p>
  </w:comment>
  <w:comment w:id="246" w:author="Nicole" w:date="2019-12-12T16:38:00Z" w:initials="N">
    <w:p w14:paraId="045B0F14"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w:t>
      </w:r>
      <w:r>
        <w:rPr>
          <w:rStyle w:val="TableheadingChar"/>
        </w:rPr>
        <w:t>language with the glm.nb method for negative binomial distribution and the formula coral_richness ~ cc + yr + cc*yr; year as trend</w:t>
      </w:r>
    </w:p>
  </w:comment>
  <w:comment w:id="247" w:author="Graham Forrester" w:date="2019-12-12T16:38:00Z" w:initials="GF">
    <w:p w14:paraId="345E1D80" w14:textId="77777777" w:rsidR="00B26C89" w:rsidRDefault="00B26C89" w:rsidP="00B26C89">
      <w:pPr>
        <w:pStyle w:val="CommentText"/>
      </w:pPr>
      <w:r>
        <w:rPr>
          <w:rStyle w:val="CommentReference"/>
        </w:rPr>
        <w:annotationRef/>
      </w:r>
      <w:r>
        <w:t>As a placeholder, I am giving these new figures arbitrary labels so I can refer to them in the text.</w:t>
      </w:r>
    </w:p>
  </w:comment>
  <w:comment w:id="248" w:author="Graham Forrester" w:date="2019-12-12T16:38:00Z" w:initials="GF">
    <w:p w14:paraId="199E89EC" w14:textId="77777777" w:rsidR="00B26C89" w:rsidRDefault="00B26C89" w:rsidP="00B26C89">
      <w:pPr>
        <w:pStyle w:val="CommentText"/>
      </w:pPr>
      <w:r>
        <w:rPr>
          <w:rStyle w:val="CommentReference"/>
        </w:rPr>
        <w:annotationRef/>
      </w:r>
      <w:r>
        <w:t>It looked like you duplicated a figure, that’s why I duplicated the one above.</w:t>
      </w:r>
    </w:p>
  </w:comment>
  <w:comment w:id="249" w:author="Nicole" w:date="2019-12-12T16:38:00Z" w:initials="N">
    <w:p w14:paraId="721DF514"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w:t>
      </w:r>
      <w:r>
        <w:rPr>
          <w:rStyle w:val="TableheadingChar"/>
        </w:rPr>
        <w:t>language with the glm.nb method for negative binomial distribution and the formula sponge_richness ~ cc + yr + site; year as trend</w:t>
      </w:r>
    </w:p>
  </w:comment>
  <w:comment w:id="250" w:author="Nicole" w:date="2019-12-12T16:38:00Z" w:initials="N">
    <w:p w14:paraId="024FF203"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predict() in the R programming </w:t>
      </w:r>
      <w:r>
        <w:rPr>
          <w:rStyle w:val="TableheadingChar"/>
        </w:rPr>
        <w:t>language with the glm.nb method for negative binomial distribution and the formula fish_richness ~ r + site</w:t>
      </w:r>
    </w:p>
  </w:comment>
  <w:comment w:id="251" w:author="Graham Forrester" w:date="2019-12-12T16:38:00Z" w:initials="GF">
    <w:p w14:paraId="5004063A" w14:textId="77777777" w:rsidR="00B26C89" w:rsidRDefault="00B26C89" w:rsidP="00B26C89">
      <w:pPr>
        <w:pStyle w:val="CommentText"/>
      </w:pPr>
      <w:r>
        <w:rPr>
          <w:rStyle w:val="CommentReference"/>
        </w:rPr>
        <w:annotationRef/>
      </w:r>
      <w:r>
        <w:t xml:space="preserve">Not important now, but I would later be curious to see this graph </w:t>
      </w:r>
      <w:r>
        <w:t>with the points colour coded by time</w:t>
      </w:r>
    </w:p>
  </w:comment>
  <w:comment w:id="252" w:author="Nicole" w:date="2019-12-12T16:38:00Z" w:initials="N">
    <w:p w14:paraId="456FAE32"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predict() in the R programming </w:t>
      </w:r>
      <w:r>
        <w:rPr>
          <w:rStyle w:val="TableheadingChar"/>
        </w:rPr>
        <w:t>language with the glm.nb method for negative binomial distribution and the formula combined_richness ~ r + yr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3019AEEB" w15:done="0"/>
  <w15:commentEx w15:paraId="545EF4BB" w15:done="0"/>
  <w15:commentEx w15:paraId="2338FFE2" w15:done="0"/>
  <w15:commentEx w15:paraId="3311BC46" w15:done="0"/>
  <w15:commentEx w15:paraId="3F77C6D9" w15:done="0"/>
  <w15:commentEx w15:paraId="71143C56" w15:done="0"/>
  <w15:commentEx w15:paraId="5A40CEC1" w15:done="0"/>
  <w15:commentEx w15:paraId="0348B4AF" w15:done="0"/>
  <w15:commentEx w15:paraId="174846A3" w15:done="0"/>
  <w15:commentEx w15:paraId="4ACAA35F" w15:done="0"/>
  <w15:commentEx w15:paraId="5AEA6148" w15:done="0"/>
  <w15:commentEx w15:paraId="6CA2E4F7" w15:done="0"/>
  <w15:commentEx w15:paraId="4036C174" w15:done="0"/>
  <w15:commentEx w15:paraId="0FA8645F" w15:done="0"/>
  <w15:commentEx w15:paraId="4A1F5333" w15:done="0"/>
  <w15:commentEx w15:paraId="2EC79855" w15:done="0"/>
  <w15:commentEx w15:paraId="3A2BAF53"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045B0F14" w15:done="0"/>
  <w15:commentEx w15:paraId="345E1D80" w15:done="0"/>
  <w15:commentEx w15:paraId="199E89EC" w15:done="0"/>
  <w15:commentEx w15:paraId="721DF514" w15:done="0"/>
  <w15:commentEx w15:paraId="024FF203" w15:done="0"/>
  <w15:commentEx w15:paraId="5004063A" w15:done="0"/>
  <w15:commentEx w15:paraId="456FAE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BC18C" w16cex:dateUtc="2019-12-12T00:27: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3019AEEB" w16cid:durableId="219BC18C"/>
  <w16cid:commentId w16cid:paraId="545EF4BB" w16cid:durableId="219C67EE"/>
  <w16cid:commentId w16cid:paraId="2338FFE2" w16cid:durableId="219CEFD8"/>
  <w16cid:commentId w16cid:paraId="3311BC46" w16cid:durableId="219CEFD9"/>
  <w16cid:commentId w16cid:paraId="3F77C6D9" w16cid:durableId="219CEFDA"/>
  <w16cid:commentId w16cid:paraId="71143C56" w16cid:durableId="219CEFDB"/>
  <w16cid:commentId w16cid:paraId="5A40CEC1" w16cid:durableId="219CEFDC"/>
  <w16cid:commentId w16cid:paraId="0348B4AF" w16cid:durableId="219CEFDD"/>
  <w16cid:commentId w16cid:paraId="174846A3" w16cid:durableId="219CEFDE"/>
  <w16cid:commentId w16cid:paraId="4ACAA35F" w16cid:durableId="219CEFDF"/>
  <w16cid:commentId w16cid:paraId="5AEA6148" w16cid:durableId="219CEFE0"/>
  <w16cid:commentId w16cid:paraId="6CA2E4F7" w16cid:durableId="219CEFE1"/>
  <w16cid:commentId w16cid:paraId="4036C174" w16cid:durableId="219CEFE2"/>
  <w16cid:commentId w16cid:paraId="0FA8645F" w16cid:durableId="219CEFE3"/>
  <w16cid:commentId w16cid:paraId="4A1F5333" w16cid:durableId="219CEFE4"/>
  <w16cid:commentId w16cid:paraId="2EC79855" w16cid:durableId="219CEFE5"/>
  <w16cid:commentId w16cid:paraId="3A2BAF53" w16cid:durableId="219CEFE6"/>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045B0F14" w16cid:durableId="219CF01F"/>
  <w16cid:commentId w16cid:paraId="345E1D80" w16cid:durableId="219CF020"/>
  <w16cid:commentId w16cid:paraId="199E89EC" w16cid:durableId="219CF021"/>
  <w16cid:commentId w16cid:paraId="721DF514" w16cid:durableId="219CF022"/>
  <w16cid:commentId w16cid:paraId="024FF203" w16cid:durableId="219CF023"/>
  <w16cid:commentId w16cid:paraId="5004063A" w16cid:durableId="219CF024"/>
  <w16cid:commentId w16cid:paraId="456FAE32" w16cid:durableId="219CF0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F9556" w14:textId="77777777" w:rsidR="00511D2D" w:rsidRDefault="00511D2D">
      <w:pPr>
        <w:spacing w:line="240" w:lineRule="auto"/>
      </w:pPr>
      <w:r>
        <w:separator/>
      </w:r>
    </w:p>
  </w:endnote>
  <w:endnote w:type="continuationSeparator" w:id="0">
    <w:p w14:paraId="44CADF92" w14:textId="77777777" w:rsidR="00511D2D" w:rsidRDefault="00511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B26C89" w:rsidRDefault="00B26C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E0234B">
      <w:rPr>
        <w:noProof/>
        <w:color w:val="000000"/>
      </w:rPr>
      <w:t>17</w:t>
    </w:r>
    <w:r>
      <w:rPr>
        <w:color w:val="000000"/>
      </w:rPr>
      <w:fldChar w:fldCharType="end"/>
    </w:r>
  </w:p>
  <w:p w14:paraId="2EB2665D"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526FE0" w14:textId="77777777" w:rsidR="00511D2D" w:rsidRDefault="00511D2D">
      <w:pPr>
        <w:spacing w:line="240" w:lineRule="auto"/>
      </w:pPr>
      <w:r>
        <w:separator/>
      </w:r>
    </w:p>
  </w:footnote>
  <w:footnote w:type="continuationSeparator" w:id="0">
    <w:p w14:paraId="73A51D19" w14:textId="77777777" w:rsidR="00511D2D" w:rsidRDefault="00511D2D">
      <w:pPr>
        <w:spacing w:line="240" w:lineRule="auto"/>
      </w:pPr>
      <w:r>
        <w:continuationSeparator/>
      </w:r>
    </w:p>
  </w:footnote>
  <w:footnote w:id="1">
    <w:p w14:paraId="208BD1FC" w14:textId="61E8DDD0" w:rsidR="00B26C89" w:rsidRPr="00512A9A" w:rsidRDefault="00B26C89">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B26C89" w:rsidRDefault="00B26C89">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2A2BB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B4CD2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4063F7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D24ACD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F808A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revisionView w:markup="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3311"/>
    <w:rsid w:val="00134178"/>
    <w:rsid w:val="00135F82"/>
    <w:rsid w:val="001429E5"/>
    <w:rsid w:val="001463E1"/>
    <w:rsid w:val="001473E9"/>
    <w:rsid w:val="0015137A"/>
    <w:rsid w:val="001514B5"/>
    <w:rsid w:val="00160482"/>
    <w:rsid w:val="0016176F"/>
    <w:rsid w:val="00170DE5"/>
    <w:rsid w:val="00173B03"/>
    <w:rsid w:val="001777ED"/>
    <w:rsid w:val="0018320D"/>
    <w:rsid w:val="0018493D"/>
    <w:rsid w:val="0019173E"/>
    <w:rsid w:val="00193D00"/>
    <w:rsid w:val="00197117"/>
    <w:rsid w:val="001A59AC"/>
    <w:rsid w:val="001A70EC"/>
    <w:rsid w:val="001A78D7"/>
    <w:rsid w:val="001C0F3A"/>
    <w:rsid w:val="001C2397"/>
    <w:rsid w:val="001C59FA"/>
    <w:rsid w:val="001C5B44"/>
    <w:rsid w:val="001D589C"/>
    <w:rsid w:val="001D7357"/>
    <w:rsid w:val="001D74A3"/>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3541"/>
    <w:rsid w:val="00323F05"/>
    <w:rsid w:val="003254F2"/>
    <w:rsid w:val="0032685D"/>
    <w:rsid w:val="0033113F"/>
    <w:rsid w:val="003323F6"/>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25A3"/>
    <w:rsid w:val="00437F09"/>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C1F9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6CD1"/>
    <w:rsid w:val="00647639"/>
    <w:rsid w:val="00647FB4"/>
    <w:rsid w:val="00653D70"/>
    <w:rsid w:val="00655D6A"/>
    <w:rsid w:val="0066094E"/>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1A77"/>
    <w:rsid w:val="007568F4"/>
    <w:rsid w:val="00756F16"/>
    <w:rsid w:val="007641AA"/>
    <w:rsid w:val="00764AA6"/>
    <w:rsid w:val="0076634D"/>
    <w:rsid w:val="00766FC9"/>
    <w:rsid w:val="00771107"/>
    <w:rsid w:val="007817DC"/>
    <w:rsid w:val="007826C9"/>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34"/>
    <w:rsid w:val="00836B4A"/>
    <w:rsid w:val="00836E9A"/>
    <w:rsid w:val="00841D1E"/>
    <w:rsid w:val="00852B4B"/>
    <w:rsid w:val="00854D67"/>
    <w:rsid w:val="008568B4"/>
    <w:rsid w:val="008708AA"/>
    <w:rsid w:val="008739FD"/>
    <w:rsid w:val="0087421F"/>
    <w:rsid w:val="008746A9"/>
    <w:rsid w:val="00881767"/>
    <w:rsid w:val="008818CB"/>
    <w:rsid w:val="0088253A"/>
    <w:rsid w:val="008843C0"/>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D307E"/>
    <w:rsid w:val="00BD49FE"/>
    <w:rsid w:val="00BE485E"/>
    <w:rsid w:val="00BE5094"/>
    <w:rsid w:val="00BE6CB6"/>
    <w:rsid w:val="00BF35E9"/>
    <w:rsid w:val="00BF3A1C"/>
    <w:rsid w:val="00BF406D"/>
    <w:rsid w:val="00BF4B5F"/>
    <w:rsid w:val="00BF55D9"/>
    <w:rsid w:val="00BF7305"/>
    <w:rsid w:val="00C00C87"/>
    <w:rsid w:val="00C04715"/>
    <w:rsid w:val="00C06325"/>
    <w:rsid w:val="00C11451"/>
    <w:rsid w:val="00C14731"/>
    <w:rsid w:val="00C23004"/>
    <w:rsid w:val="00C26A73"/>
    <w:rsid w:val="00C32A8C"/>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5F38"/>
    <w:rsid w:val="00CD7D1D"/>
    <w:rsid w:val="00CE656E"/>
    <w:rsid w:val="00CE687F"/>
    <w:rsid w:val="00CF03EC"/>
    <w:rsid w:val="00CF1C06"/>
    <w:rsid w:val="00CF2C3B"/>
    <w:rsid w:val="00CF3FA2"/>
    <w:rsid w:val="00D0298C"/>
    <w:rsid w:val="00D03E44"/>
    <w:rsid w:val="00D0553C"/>
    <w:rsid w:val="00D06B08"/>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4719"/>
    <w:rsid w:val="00E756F3"/>
    <w:rsid w:val="00E8484D"/>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10053"/>
    <w:rsid w:val="00F103EA"/>
    <w:rsid w:val="00F10BD7"/>
    <w:rsid w:val="00F1164E"/>
    <w:rsid w:val="00F12891"/>
    <w:rsid w:val="00F17D8A"/>
    <w:rsid w:val="00F23266"/>
    <w:rsid w:val="00F25817"/>
    <w:rsid w:val="00F264AE"/>
    <w:rsid w:val="00F26D3D"/>
    <w:rsid w:val="00F26F14"/>
    <w:rsid w:val="00F31459"/>
    <w:rsid w:val="00F31CF6"/>
    <w:rsid w:val="00F430E7"/>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6387"/>
    <w:rsid w:val="00FD751A"/>
    <w:rsid w:val="00FE1228"/>
    <w:rsid w:val="00FE2D2F"/>
    <w:rsid w:val="00FE2FA4"/>
    <w:rsid w:val="00FE3A2C"/>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3C8FF1D7-3FD1-8047-8760-C47A3FC34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openxmlformats.org/officeDocument/2006/relationships/image" Target="media/image13.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8AAE01E-33E4-4E4F-A2B0-047B06AF8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80</Pages>
  <Words>47275</Words>
  <Characters>269471</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8</cp:revision>
  <cp:lastPrinted>2019-11-26T17:35:00Z</cp:lastPrinted>
  <dcterms:created xsi:type="dcterms:W3CDTF">2019-12-12T20:33:00Z</dcterms:created>
  <dcterms:modified xsi:type="dcterms:W3CDTF">2019-12-1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